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customXml/itemProps4.xml" ContentType="application/vnd.openxmlformats-officedocument.customXmlProperties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A04FF" w:rsidRDefault="006A04FF" w:rsidP="006A04FF">
      <w:pPr>
        <w:spacing w:before="100" w:beforeAutospacing="1" w:after="100" w:afterAutospacing="1"/>
        <w:jc w:val="both"/>
        <w:rPr>
          <w:b/>
          <w:bCs/>
          <w:color w:val="000000" w:themeColor="text1"/>
          <w:szCs w:val="22"/>
          <w:lang w:val="en-US"/>
        </w:rPr>
      </w:pPr>
      <w:r w:rsidRPr="006F417C">
        <w:rPr>
          <w:b/>
          <w:color w:val="000000" w:themeColor="text1"/>
          <w:szCs w:val="22"/>
          <w:lang w:val="en-US"/>
        </w:rPr>
        <w:t xml:space="preserve">Additional file 1 </w:t>
      </w:r>
      <w:r w:rsidRPr="00777FC5">
        <w:rPr>
          <w:b/>
          <w:bCs/>
          <w:color w:val="000000" w:themeColor="text1"/>
          <w:szCs w:val="22"/>
          <w:lang w:val="en-US"/>
        </w:rPr>
        <w:t>Oligonucleotide primers for the amplification of genes, thermocycler programmes and references.</w:t>
      </w:r>
    </w:p>
    <w:p w:rsidR="006A04FF" w:rsidRPr="006A04FF" w:rsidRDefault="006A04FF">
      <w:pPr>
        <w:rPr>
          <w:lang w:val="en-US"/>
        </w:rPr>
      </w:pPr>
      <w:bookmarkStart w:id="0" w:name="_GoBack"/>
      <w:bookmarkEnd w:id="0"/>
    </w:p>
    <w:tbl>
      <w:tblPr>
        <w:tblW w:w="9826" w:type="dxa"/>
        <w:tblInd w:w="-470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1391"/>
        <w:gridCol w:w="4891"/>
        <w:gridCol w:w="1701"/>
        <w:gridCol w:w="709"/>
        <w:gridCol w:w="1134"/>
      </w:tblGrid>
      <w:tr w:rsidR="00EE7A97" w:rsidRPr="0041231E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41231E" w:rsidRDefault="00EE7A97" w:rsidP="00856F83">
            <w:pPr>
              <w:rPr>
                <w:b/>
                <w:sz w:val="22"/>
                <w:szCs w:val="22"/>
              </w:rPr>
            </w:pPr>
            <w:r w:rsidRPr="0041231E">
              <w:rPr>
                <w:b/>
                <w:sz w:val="22"/>
                <w:szCs w:val="22"/>
              </w:rPr>
              <w:t>Primer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41231E" w:rsidRDefault="00EE7A97" w:rsidP="00856F83">
            <w:pPr>
              <w:rPr>
                <w:b/>
                <w:sz w:val="22"/>
                <w:szCs w:val="22"/>
              </w:rPr>
            </w:pPr>
            <w:r w:rsidRPr="0041231E">
              <w:rPr>
                <w:b/>
                <w:sz w:val="22"/>
                <w:szCs w:val="22"/>
              </w:rPr>
              <w:t>Sequence (5’-3’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41231E" w:rsidRDefault="00EE7A97" w:rsidP="00856F83">
            <w:pPr>
              <w:jc w:val="center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Positive contr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8E1785" w:rsidRDefault="00EE7A97" w:rsidP="00856F83">
            <w:pPr>
              <w:jc w:val="center"/>
              <w:rPr>
                <w:b/>
                <w:sz w:val="22"/>
                <w:szCs w:val="22"/>
                <w:vertAlign w:val="superscript"/>
              </w:rPr>
            </w:pPr>
            <w:proofErr w:type="spellStart"/>
            <w:r>
              <w:rPr>
                <w:b/>
                <w:sz w:val="22"/>
                <w:szCs w:val="22"/>
              </w:rPr>
              <w:t>PCR</w:t>
            </w:r>
            <w:r>
              <w:rPr>
                <w:b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41231E" w:rsidRDefault="00EE7A97" w:rsidP="00856F83">
            <w:pPr>
              <w:jc w:val="center"/>
              <w:rPr>
                <w:b/>
                <w:sz w:val="22"/>
                <w:szCs w:val="22"/>
              </w:rPr>
            </w:pPr>
            <w:r w:rsidRPr="0041231E">
              <w:rPr>
                <w:b/>
                <w:sz w:val="22"/>
                <w:szCs w:val="22"/>
              </w:rPr>
              <w:t>Reference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EE7A97" w:rsidRDefault="00EE7A97" w:rsidP="00856F83">
            <w:pPr>
              <w:rPr>
                <w:i/>
                <w:iCs/>
                <w:sz w:val="22"/>
                <w:szCs w:val="22"/>
                <w:lang w:val="es-ES"/>
              </w:rPr>
            </w:pPr>
            <w:proofErr w:type="spellStart"/>
            <w:r w:rsidRPr="00EE7A97">
              <w:rPr>
                <w:i/>
                <w:iCs/>
                <w:sz w:val="22"/>
                <w:szCs w:val="22"/>
                <w:lang w:val="es-ES"/>
              </w:rPr>
              <w:t>arcA</w:t>
            </w:r>
            <w:proofErr w:type="spellEnd"/>
          </w:p>
          <w:p w:rsidR="00EE7A97" w:rsidRPr="00EE7A97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EE7A97">
              <w:rPr>
                <w:iCs/>
                <w:sz w:val="22"/>
                <w:szCs w:val="22"/>
                <w:lang w:val="es-ES"/>
              </w:rPr>
              <w:t xml:space="preserve"> arcA-1m</w:t>
            </w:r>
          </w:p>
          <w:p w:rsidR="00EE7A97" w:rsidRPr="00EE7A97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EE7A97">
              <w:rPr>
                <w:iCs/>
                <w:sz w:val="22"/>
                <w:szCs w:val="22"/>
                <w:lang w:val="es-ES"/>
              </w:rPr>
              <w:t xml:space="preserve"> arcA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0521F8" w:rsidRDefault="00EE7A97" w:rsidP="00856F83">
            <w:pPr>
              <w:rPr>
                <w:sz w:val="22"/>
                <w:szCs w:val="22"/>
              </w:rPr>
            </w:pPr>
            <w:r w:rsidRPr="000521F8">
              <w:rPr>
                <w:sz w:val="22"/>
                <w:szCs w:val="22"/>
              </w:rPr>
              <w:t>GAGCCAGAAGTACGCGA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0521F8">
              <w:rPr>
                <w:sz w:val="22"/>
                <w:szCs w:val="22"/>
                <w:lang w:val="sv-SE"/>
              </w:rPr>
              <w:t>CACGTAACTTGCTAGAACGA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b/>
                <w:sz w:val="22"/>
                <w:szCs w:val="22"/>
              </w:rPr>
            </w:pPr>
          </w:p>
          <w:p w:rsidR="00EE7A97" w:rsidRPr="00A01683" w:rsidRDefault="00EE7A97" w:rsidP="00856F83">
            <w:pPr>
              <w:jc w:val="center"/>
              <w:rPr>
                <w:bCs/>
                <w:sz w:val="22"/>
                <w:szCs w:val="22"/>
              </w:rPr>
            </w:pPr>
            <w:r w:rsidRPr="00A01683">
              <w:rPr>
                <w:bCs/>
                <w:sz w:val="22"/>
                <w:szCs w:val="22"/>
              </w:rPr>
              <w:t>USA30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b/>
                <w:sz w:val="22"/>
                <w:szCs w:val="22"/>
              </w:rPr>
            </w:pPr>
          </w:p>
          <w:p w:rsidR="00EE7A97" w:rsidRPr="00A01683" w:rsidRDefault="00EE7A97" w:rsidP="00856F83">
            <w:pPr>
              <w:jc w:val="center"/>
              <w:rPr>
                <w:bCs/>
                <w:sz w:val="22"/>
                <w:szCs w:val="22"/>
              </w:rPr>
            </w:pPr>
            <w:r w:rsidRPr="00A01683">
              <w:rPr>
                <w:bCs/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b/>
                <w:sz w:val="22"/>
                <w:szCs w:val="22"/>
              </w:rPr>
            </w:pPr>
          </w:p>
          <w:p w:rsidR="00EE7A97" w:rsidRPr="000521F8" w:rsidRDefault="00084916" w:rsidP="00856F83">
            <w:pPr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5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EE7A97" w:rsidRDefault="00EE7A97" w:rsidP="00856F83">
            <w:pPr>
              <w:rPr>
                <w:i/>
                <w:iCs/>
                <w:sz w:val="22"/>
                <w:szCs w:val="22"/>
                <w:lang w:val="es-ES"/>
              </w:rPr>
            </w:pPr>
            <w:proofErr w:type="spellStart"/>
            <w:r w:rsidRPr="00EE7A97">
              <w:rPr>
                <w:i/>
                <w:iCs/>
                <w:sz w:val="22"/>
                <w:szCs w:val="22"/>
                <w:lang w:val="es-ES"/>
              </w:rPr>
              <w:t>atlA</w:t>
            </w:r>
            <w:proofErr w:type="spellEnd"/>
          </w:p>
          <w:p w:rsidR="00EE7A97" w:rsidRPr="00EE7A97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EE7A97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EE7A97">
              <w:rPr>
                <w:iCs/>
                <w:sz w:val="22"/>
                <w:szCs w:val="22"/>
                <w:lang w:val="es-ES"/>
              </w:rPr>
              <w:t>atlA-1m</w:t>
            </w:r>
            <w:proofErr w:type="spellEnd"/>
          </w:p>
          <w:p w:rsidR="00EE7A97" w:rsidRPr="00EE7A97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EE7A97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EE7A97">
              <w:rPr>
                <w:iCs/>
                <w:sz w:val="22"/>
                <w:szCs w:val="22"/>
                <w:lang w:val="es-ES"/>
              </w:rPr>
              <w:t>atlA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AATGGTTGCATTAACGCTTG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TTATCGTCGAACGATCATTA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b/>
                <w:sz w:val="22"/>
                <w:szCs w:val="22"/>
                <w:lang w:val="sv-SE"/>
              </w:rPr>
            </w:pPr>
          </w:p>
          <w:p w:rsidR="00EE7A97" w:rsidRPr="00F20BBE" w:rsidRDefault="00EE7A97" w:rsidP="00856F83">
            <w:pPr>
              <w:jc w:val="center"/>
              <w:rPr>
                <w:bCs/>
                <w:sz w:val="22"/>
                <w:szCs w:val="22"/>
                <w:lang w:val="sv-SE"/>
              </w:rPr>
            </w:pPr>
            <w:r w:rsidRPr="00F20BBE">
              <w:rPr>
                <w:bCs/>
                <w:sz w:val="22"/>
                <w:szCs w:val="22"/>
                <w:lang w:val="sv-SE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b/>
                <w:sz w:val="22"/>
                <w:szCs w:val="22"/>
                <w:lang w:val="sv-SE"/>
              </w:rPr>
            </w:pPr>
          </w:p>
          <w:p w:rsidR="00EE7A97" w:rsidRPr="00297313" w:rsidRDefault="00EE7A97" w:rsidP="00856F83">
            <w:pPr>
              <w:jc w:val="center"/>
              <w:rPr>
                <w:bCs/>
                <w:sz w:val="22"/>
                <w:szCs w:val="22"/>
                <w:lang w:val="sv-SE"/>
              </w:rPr>
            </w:pPr>
            <w:r w:rsidRPr="00297313">
              <w:rPr>
                <w:bCs/>
                <w:sz w:val="22"/>
                <w:szCs w:val="22"/>
                <w:lang w:val="sv-SE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jc w:val="center"/>
              <w:rPr>
                <w:b/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  <w:lang w:val="sv-SE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680514">
              <w:rPr>
                <w:bCs/>
                <w:sz w:val="22"/>
                <w:szCs w:val="22"/>
              </w:rPr>
              <w:t>15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i/>
                <w:iCs/>
                <w:sz w:val="22"/>
                <w:szCs w:val="22"/>
                <w:lang w:val="en-US"/>
              </w:rPr>
              <w:t>bbp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bbp-1m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bbp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AACTACATCTAGTACTCAACAACAG</w:t>
            </w: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ATGTGCTTGAATAACACCATCATC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RF122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680514">
              <w:rPr>
                <w:bCs/>
                <w:sz w:val="22"/>
                <w:szCs w:val="22"/>
              </w:rPr>
              <w:t>29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it-IT"/>
              </w:rPr>
            </w:pPr>
            <w:r w:rsidRPr="003B18B6">
              <w:rPr>
                <w:i/>
                <w:iCs/>
                <w:sz w:val="22"/>
                <w:szCs w:val="22"/>
                <w:lang w:val="it-IT"/>
              </w:rPr>
              <w:t>clf</w:t>
            </w:r>
            <w:r w:rsidRPr="003B18B6">
              <w:rPr>
                <w:iCs/>
                <w:sz w:val="22"/>
                <w:szCs w:val="22"/>
                <w:lang w:val="it-IT"/>
              </w:rPr>
              <w:t>A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it-IT"/>
              </w:rPr>
            </w:pPr>
            <w:r w:rsidRPr="003B18B6">
              <w:rPr>
                <w:i/>
                <w:iCs/>
                <w:sz w:val="22"/>
                <w:szCs w:val="22"/>
                <w:lang w:val="it-IT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it-IT"/>
              </w:rPr>
              <w:t>clfA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it-IT"/>
              </w:rPr>
            </w:pPr>
            <w:r w:rsidRPr="003B18B6">
              <w:rPr>
                <w:iCs/>
                <w:sz w:val="22"/>
                <w:szCs w:val="22"/>
                <w:lang w:val="it-IT"/>
              </w:rPr>
              <w:t xml:space="preserve"> clfA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it-IT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GTAGGTACGTTAATCGGT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CTCATCAGGTTGTTCAG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680514">
              <w:rPr>
                <w:bCs/>
                <w:sz w:val="22"/>
                <w:szCs w:val="22"/>
              </w:rPr>
              <w:t>29</w:t>
            </w:r>
            <w:r>
              <w:rPr>
                <w:bCs/>
                <w:sz w:val="22"/>
                <w:szCs w:val="22"/>
              </w:rPr>
              <w:t>]</w:t>
            </w:r>
            <w:r w:rsidR="006C37D9" w:rsidRPr="003B18B6">
              <w:rPr>
                <w:sz w:val="22"/>
                <w:szCs w:val="22"/>
              </w:rPr>
              <w:fldChar w:fldCharType="begin"/>
            </w:r>
            <w:r w:rsidRPr="003B18B6">
              <w:rPr>
                <w:sz w:val="22"/>
                <w:szCs w:val="22"/>
              </w:rPr>
              <w:instrText xml:space="preserve"> ADDIN EN.CITE &lt;EndNote&gt;&lt;Cite ExcludeAuth="1" ExcludeYear="1"&gt;&lt;RecNum&gt;4953&lt;/RecNum&gt;&lt;record&gt;&lt;rec-number&gt;4953&lt;/rec-number&gt;&lt;ref-type name="Journal Article"&gt;17&lt;/ref-type&gt;&lt;contributors&gt;&lt;authors&gt;&lt;author&gt;Peacock, S. J.&lt;/author&gt;&lt;author&gt;Moore, C. E.&lt;/author&gt;&lt;author&gt;Justice, A.&lt;/author&gt;&lt;author&gt;Kantzanou, M.&lt;/author&gt;&lt;author&gt;Story, L.&lt;/author&gt;&lt;author&gt;Mackie, K.&lt;/author&gt;&lt;author&gt;O&amp;apos;Neill, G.&lt;/author&gt;&lt;author&gt;Day, N. P.&lt;/author&gt;&lt;/authors&gt;&lt;/contributors&gt;&lt;auth-address&gt;Nuffield Department of Clinical Laboratory Sciences, John Radcliffe Hospital, University of Oxford, United Kingdom. sharon.peacock@ndcls.ox.ac.uk&lt;/auth-address&gt;&lt;titles&gt;&lt;title&gt;Virulent combinations of adhesin and toxin genes in natural populations of Staphylococcus aureus&lt;/title&gt;&lt;secondary-title&gt;Infect Immun&lt;/secondary-title&gt;&lt;/titles&gt;&lt;periodical&gt;&lt;full-title&gt;Infect Immun&lt;/full-title&gt;&lt;/periodical&gt;&lt;pages&gt;4987-96&lt;/pages&gt;&lt;volume&gt;70&lt;/volume&gt;&lt;number&gt;9&lt;/number&gt;&lt;keywords&gt;&lt;keyword&gt;Adhesins, Bacterial/*genetics&lt;/keyword&gt;&lt;keyword&gt;Alleles&lt;/keyword&gt;&lt;keyword&gt;Bacterial Toxins/*genetics&lt;/keyword&gt;&lt;keyword&gt;Base Sequence&lt;/keyword&gt;&lt;keyword&gt;Community-Acquired Infections/etiology/microbiology&lt;/keyword&gt;&lt;keyword&gt;Cross Infection/etiology/microbiology&lt;/keyword&gt;&lt;keyword&gt;DNA, Bacterial/genetics&lt;/keyword&gt;&lt;keyword&gt;Gene Transfer, Horizontal&lt;/keyword&gt;&lt;keyword&gt;*Genes, Bacterial&lt;/keyword&gt;&lt;keyword&gt;Genetics, Population&lt;/keyword&gt;&lt;keyword&gt;Genotype&lt;/keyword&gt;&lt;keyword&gt;Humans&lt;/keyword&gt;&lt;keyword&gt;Linkage Disequilibrium&lt;/keyword&gt;&lt;keyword&gt;Multivariate Analysis&lt;/keyword&gt;&lt;keyword&gt;Phenotype&lt;/keyword&gt;&lt;keyword&gt;Staphylococcal Infections/etiology/microbiology&lt;/keyword&gt;&lt;keyword&gt;Staphylococcus aureus/*genetics/isolation &amp;amp; purification/*pathogenicity&lt;/keyword&gt;&lt;keyword&gt;Variation (Genetics)&lt;/keyword&gt;&lt;keyword&gt;Virulence/genetics&lt;/keyword&gt;&lt;/keywords&gt;&lt;dates&gt;&lt;year&gt;2002&lt;/year&gt;&lt;pub-dates&gt;&lt;date&gt;Sep&lt;/date&gt;&lt;/pub-dates&gt;&lt;/dates&gt;&lt;accession-num&gt;12183545&lt;/accession-num&gt;&lt;call-num&gt;2&lt;/call-num&gt;&lt;urls&gt;&lt;related-urls&gt;&lt;url&gt;http://www.ncbi.nlm.nih.gov/entrez/query.fcgi?cmd=Retrieve&amp;amp;db=PubMed&amp;amp;dopt=Citation&amp;amp;list_uids=12183545 &lt;/url&gt;&lt;/related-urls&gt;&lt;/urls&gt;&lt;/record&gt;&lt;/Cite&gt;&lt;Cite ExcludeAuth="1" ExcludeYear="1"&gt;&lt;RecNum&gt;4953&lt;/RecNum&gt;&lt;record&gt;&lt;rec-number&gt;4953&lt;/rec-number&gt;&lt;ref-type name="Journal Article"&gt;17&lt;/ref-type&gt;&lt;contributors&gt;&lt;authors&gt;&lt;author&gt;Peacock, S. J.&lt;/author&gt;&lt;author&gt;Moore, C. E.&lt;/author&gt;&lt;author&gt;Justice, A.&lt;/author&gt;&lt;author&gt;Kantzanou, M.&lt;/author&gt;&lt;author&gt;Story, L.&lt;/author&gt;&lt;author&gt;Mackie, K.&lt;/author&gt;&lt;author&gt;O&amp;apos;Neill, G.&lt;/author&gt;&lt;author&gt;Day, N. P.&lt;/author&gt;&lt;/authors&gt;&lt;/contributors&gt;&lt;auth-address&gt;Nuffield Department of Clinical Laboratory Sciences, John Radcliffe Hospital, University of Oxford, United Kingdom. sharon.peacock@ndcls.ox.ac.uk&lt;/auth-address&gt;&lt;titles&gt;&lt;title&gt;Virulent combinations of adhesin and toxin genes in natural populations of Staphylococcus aureus&lt;/title&gt;&lt;secondary-title&gt;Infect Immun&lt;/secondary-title&gt;&lt;/titles&gt;&lt;periodical&gt;&lt;full-title&gt;Infect Immun&lt;/full-title&gt;&lt;/periodical&gt;&lt;pages&gt;4987-96&lt;/pages&gt;&lt;volume&gt;70&lt;/volume&gt;&lt;number&gt;9&lt;/number&gt;&lt;keywords&gt;&lt;keyword&gt;Adhesins, Bacterial/*genetics&lt;/keyword&gt;&lt;keyword&gt;Alleles&lt;/keyword&gt;&lt;keyword&gt;Bacterial Toxins/*genetics&lt;/keyword&gt;&lt;keyword&gt;Base Sequence&lt;/keyword&gt;&lt;keyword&gt;Community-Acquired Infections/etiology/microbiology&lt;/keyword&gt;&lt;keyword&gt;Cross Infection/etiology/microbiology&lt;/keyword&gt;&lt;keyword&gt;DNA, Bacterial/genetics&lt;/keyword&gt;&lt;keyword&gt;Gene Transfer, Horizontal&lt;/keyword&gt;&lt;keyword&gt;*Genes, Bacterial&lt;/keyword&gt;&lt;keyword&gt;Genetics, Population&lt;/keyword&gt;&lt;keyword&gt;Genotype&lt;/keyword&gt;&lt;keyword&gt;Humans&lt;/keyword&gt;&lt;keyword&gt;Linkage Disequilibrium&lt;/keyword&gt;&lt;keyword&gt;Multivariate Analysis&lt;/keyword&gt;&lt;keyword&gt;Phenotype&lt;/keyword&gt;&lt;keyword&gt;Staphylococcal Infections/etiology/microbiology&lt;/keyword&gt;&lt;keyword&gt;Staphylococcus aureus/*genetics/isolation &amp;amp; purification/*pathogenicity&lt;/keyword&gt;&lt;keyword&gt;Variation (Genetics)&lt;/keyword&gt;&lt;keyword&gt;Virulence/genetics&lt;/keyword&gt;&lt;/keywords&gt;&lt;dates&gt;&lt;year&gt;2002&lt;/year&gt;&lt;pub-dates&gt;&lt;date&gt;Sep&lt;/date&gt;&lt;/pub-dates&gt;&lt;/dates&gt;&lt;accession-num&gt;12183545&lt;/accession-num&gt;&lt;call-num&gt;2&lt;/call-num&gt;&lt;urls&gt;&lt;related-urls&gt;&lt;url&gt;http://www.ncbi.nlm.nih.gov/entrez/query.fcgi?cmd=Retrieve&amp;amp;db=PubMed&amp;amp;dopt=Citation&amp;amp;list_uids=12183545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it-IT"/>
              </w:rPr>
            </w:pPr>
            <w:r w:rsidRPr="003B18B6">
              <w:rPr>
                <w:i/>
                <w:iCs/>
                <w:sz w:val="22"/>
                <w:szCs w:val="22"/>
                <w:lang w:val="it-IT"/>
              </w:rPr>
              <w:t>clf</w:t>
            </w:r>
            <w:r w:rsidRPr="003B18B6">
              <w:rPr>
                <w:iCs/>
                <w:sz w:val="22"/>
                <w:szCs w:val="22"/>
                <w:lang w:val="it-IT"/>
              </w:rPr>
              <w:t>B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it-IT"/>
              </w:rPr>
            </w:pPr>
            <w:r w:rsidRPr="003B18B6">
              <w:rPr>
                <w:i/>
                <w:iCs/>
                <w:sz w:val="22"/>
                <w:szCs w:val="22"/>
                <w:lang w:val="it-IT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it-IT"/>
              </w:rPr>
              <w:t>clfB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it-IT"/>
              </w:rPr>
            </w:pPr>
            <w:r w:rsidRPr="003B18B6">
              <w:rPr>
                <w:iCs/>
                <w:sz w:val="22"/>
                <w:szCs w:val="22"/>
                <w:lang w:val="it-IT"/>
              </w:rPr>
              <w:t xml:space="preserve"> clf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it-IT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it-IT"/>
              </w:rPr>
            </w:pPr>
            <w:r w:rsidRPr="003B18B6">
              <w:rPr>
                <w:sz w:val="22"/>
                <w:szCs w:val="22"/>
                <w:lang w:val="it-IT"/>
              </w:rPr>
              <w:t>CAGCAGTAAATCCGAAAGACC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it-IT"/>
              </w:rPr>
            </w:pPr>
            <w:r w:rsidRPr="003B18B6">
              <w:rPr>
                <w:sz w:val="22"/>
                <w:szCs w:val="22"/>
                <w:lang w:val="it-IT"/>
              </w:rPr>
              <w:t>CACCTTTAGGATTTGATGGTG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084916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084916">
              <w:rPr>
                <w:bCs/>
                <w:sz w:val="22"/>
                <w:szCs w:val="22"/>
              </w:rPr>
              <w:t>60</w:t>
            </w:r>
            <w:r>
              <w:rPr>
                <w:bCs/>
                <w:sz w:val="22"/>
                <w:szCs w:val="22"/>
              </w:rPr>
              <w:t>]</w:t>
            </w:r>
            <w:r w:rsidR="006C37D9" w:rsidRPr="003B18B6">
              <w:rPr>
                <w:sz w:val="22"/>
                <w:szCs w:val="22"/>
              </w:rPr>
              <w:fldChar w:fldCharType="begin"/>
            </w:r>
            <w:r w:rsidRPr="003B18B6">
              <w:rPr>
                <w:sz w:val="22"/>
                <w:szCs w:val="22"/>
              </w:rPr>
              <w:instrText xml:space="preserve"> ADDIN EN.CITE &lt;EndNote&gt;&lt;Cite ExcludeAuth="1" ExcludeYear="1"&gt;&lt;RecNum&gt;4953&lt;/RecNum&gt;&lt;record&gt;&lt;rec-number&gt;4953&lt;/rec-number&gt;&lt;ref-type name="Journal Article"&gt;17&lt;/ref-type&gt;&lt;contributors&gt;&lt;authors&gt;&lt;author&gt;Peacock, S. J.&lt;/author&gt;&lt;author&gt;Moore, C. E.&lt;/author&gt;&lt;author&gt;Justice, A.&lt;/author&gt;&lt;author&gt;Kantzanou, M.&lt;/author&gt;&lt;author&gt;Story, L.&lt;/author&gt;&lt;author&gt;Mackie, K.&lt;/author&gt;&lt;author&gt;O&amp;apos;Neill, G.&lt;/author&gt;&lt;author&gt;Day, N. P.&lt;/author&gt;&lt;/authors&gt;&lt;/contributors&gt;&lt;auth-address&gt;Nuffield Department of Clinical Laboratory Sciences, John Radcliffe Hospital, University of Oxford, United Kingdom. sharon.peacock@ndcls.ox.ac.uk&lt;/auth-address&gt;&lt;titles&gt;&lt;title&gt;Virulent combinations of adhesin and toxin genes in natural populations of Staphylococcus aureus&lt;/title&gt;&lt;secondary-title&gt;Infect Immun&lt;/secondary-title&gt;&lt;/titles&gt;&lt;periodical&gt;&lt;full-title&gt;Infect Immun&lt;/full-title&gt;&lt;/periodical&gt;&lt;pages&gt;4987-96&lt;/pages&gt;&lt;volume&gt;70&lt;/volume&gt;&lt;number&gt;9&lt;/number&gt;&lt;keywords&gt;&lt;keyword&gt;Adhesins, Bacterial/*genetics&lt;/keyword&gt;&lt;keyword&gt;Alleles&lt;/keyword&gt;&lt;keyword&gt;Bacterial Toxins/*genetics&lt;/keyword&gt;&lt;keyword&gt;Base Sequence&lt;/keyword&gt;&lt;keyword&gt;Community-Acquired Infections/etiology/microbiology&lt;/keyword&gt;&lt;keyword&gt;Cross Infection/etiology/microbiology&lt;/keyword&gt;&lt;keyword&gt;DNA, Bacterial/genetics&lt;/keyword&gt;&lt;keyword&gt;Gene Transfer, Horizontal&lt;/keyword&gt;&lt;keyword&gt;*Genes, Bacterial&lt;/keyword&gt;&lt;keyword&gt;Genetics, Population&lt;/keyword&gt;&lt;keyword&gt;Genotype&lt;/keyword&gt;&lt;keyword&gt;Humans&lt;/keyword&gt;&lt;keyword&gt;Linkage Disequilibrium&lt;/keyword&gt;&lt;keyword&gt;Multivariate Analysis&lt;/keyword&gt;&lt;keyword&gt;Phenotype&lt;/keyword&gt;&lt;keyword&gt;Staphylococcal Infections/etiology/microbiology&lt;/keyword&gt;&lt;keyword&gt;Staphylococcus aureus/*genetics/isolation &amp;amp; purification/*pathogenicity&lt;/keyword&gt;&lt;keyword&gt;Variation (Genetics)&lt;/keyword&gt;&lt;keyword&gt;Virulence/genetics&lt;/keyword&gt;&lt;/keywords&gt;&lt;dates&gt;&lt;year&gt;2002&lt;/year&gt;&lt;pub-dates&gt;&lt;date&gt;Sep&lt;/date&gt;&lt;/pub-dates&gt;&lt;/dates&gt;&lt;accession-num&gt;12183545&lt;/accession-num&gt;&lt;call-num&gt;2&lt;/call-num&gt;&lt;urls&gt;&lt;related-urls&gt;&lt;url&gt;http://www.ncbi.nlm.nih.gov/entrez/query.fcgi?cmd=Retrieve&amp;amp;db=PubMed&amp;amp;dopt=Citation&amp;amp;list_uids=12183545 &lt;/url&gt;&lt;/related-urls&gt;&lt;/urls&gt;&lt;/record&gt;&lt;/Cite&gt;&lt;Cite ExcludeAuth="1" ExcludeYear="1"&gt;&lt;RecNum&gt;4953&lt;/RecNum&gt;&lt;record&gt;&lt;rec-number&gt;4953&lt;/rec-number&gt;&lt;ref-type name="Journal Article"&gt;17&lt;/ref-type&gt;&lt;contributors&gt;&lt;authors&gt;&lt;author&gt;Peacock, S. J.&lt;/author&gt;&lt;author&gt;Moore, C. E.&lt;/author&gt;&lt;author&gt;Justice, A.&lt;/author&gt;&lt;author&gt;Kantzanou, M.&lt;/author&gt;&lt;author&gt;Story, L.&lt;/author&gt;&lt;author&gt;Mackie, K.&lt;/author&gt;&lt;author&gt;O&amp;apos;Neill, G.&lt;/author&gt;&lt;author&gt;Day, N. P.&lt;/author&gt;&lt;/authors&gt;&lt;/contributors&gt;&lt;auth-address&gt;Nuffield Department of Clinical Laboratory Sciences, John Radcliffe Hospital, University of Oxford, United Kingdom. sharon.peacock@ndcls.ox.ac.uk&lt;/auth-address&gt;&lt;titles&gt;&lt;title&gt;Virulent combinations of adhesin and toxin genes in natural populations of Staphylococcus aureus&lt;/title&gt;&lt;secondary-title&gt;Infect Immun&lt;/secondary-title&gt;&lt;/titles&gt;&lt;periodical&gt;&lt;full-title&gt;Infect Immun&lt;/full-title&gt;&lt;/periodical&gt;&lt;pages&gt;4987-96&lt;/pages&gt;&lt;volume&gt;70&lt;/volume&gt;&lt;number&gt;9&lt;/number&gt;&lt;keywords&gt;&lt;keyword&gt;Adhesins, Bacterial/*genetics&lt;/keyword&gt;&lt;keyword&gt;Alleles&lt;/keyword&gt;&lt;keyword&gt;Bacterial Toxins/*genetics&lt;/keyword&gt;&lt;keyword&gt;Base Sequence&lt;/keyword&gt;&lt;keyword&gt;Community-Acquired Infections/etiology/microbiology&lt;/keyword&gt;&lt;keyword&gt;Cross Infection/etiology/microbiology&lt;/keyword&gt;&lt;keyword&gt;DNA, Bacterial/genetics&lt;/keyword&gt;&lt;keyword&gt;Gene Transfer, Horizontal&lt;/keyword&gt;&lt;keyword&gt;*Genes, Bacterial&lt;/keyword&gt;&lt;keyword&gt;Genetics, Population&lt;/keyword&gt;&lt;keyword&gt;Genotype&lt;/keyword&gt;&lt;keyword&gt;Humans&lt;/keyword&gt;&lt;keyword&gt;Linkage Disequilibrium&lt;/keyword&gt;&lt;keyword&gt;Multivariate Analysis&lt;/keyword&gt;&lt;keyword&gt;Phenotype&lt;/keyword&gt;&lt;keyword&gt;Staphylococcal Infections/etiology/microbiology&lt;/keyword&gt;&lt;keyword&gt;Staphylococcus aureus/*genetics/isolation &amp;amp; purification/*pathogenicity&lt;/keyword&gt;&lt;keyword&gt;Variation (Genetics)&lt;/keyword&gt;&lt;keyword&gt;Virulence/genetics&lt;/keyword&gt;&lt;/keywords&gt;&lt;dates&gt;&lt;year&gt;2002&lt;/year&gt;&lt;pub-dates&gt;&lt;date&gt;Sep&lt;/date&gt;&lt;/pub-dates&gt;&lt;/dates&gt;&lt;accession-num&gt;12183545&lt;/accession-num&gt;&lt;call-num&gt;2&lt;/call-num&gt;&lt;urls&gt;&lt;related-urls&gt;&lt;url&gt;http://www.ncbi.nlm.nih.gov/entrez/query.fcgi?cmd=Retrieve&amp;amp;db=PubMed&amp;amp;dopt=Citation&amp;amp;list_uids=12183545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i/>
                <w:iCs/>
                <w:sz w:val="22"/>
                <w:szCs w:val="22"/>
                <w:lang w:val="en-US"/>
              </w:rPr>
              <w:t>chp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/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chp-1m</w:t>
            </w:r>
            <w:proofErr w:type="spellEnd"/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r w:rsidRPr="003B18B6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chp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TTTACTTTTGAACCGTTTCCTA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CGTCCTGAATTCTTAGTATGCATATTCATTA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i/>
                <w:sz w:val="22"/>
                <w:szCs w:val="22"/>
                <w:lang w:val="en-US"/>
              </w:rPr>
            </w:pPr>
          </w:p>
          <w:p w:rsidR="00EE7A97" w:rsidRPr="00F20BBE" w:rsidRDefault="00EE7A97" w:rsidP="00856F83">
            <w:pPr>
              <w:jc w:val="center"/>
              <w:rPr>
                <w:iCs/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</w:rPr>
              <w:t>MSSA-476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i/>
                <w:sz w:val="22"/>
                <w:szCs w:val="22"/>
                <w:lang w:val="en-US"/>
              </w:rPr>
            </w:pPr>
          </w:p>
          <w:p w:rsidR="00EE7A97" w:rsidRPr="00F20BBE" w:rsidRDefault="00EE7A97" w:rsidP="00856F83">
            <w:pPr>
              <w:jc w:val="center"/>
              <w:rPr>
                <w:iCs/>
                <w:sz w:val="22"/>
                <w:szCs w:val="22"/>
                <w:lang w:val="en-US"/>
              </w:rPr>
            </w:pPr>
            <w:r>
              <w:rPr>
                <w:iCs/>
                <w:sz w:val="22"/>
                <w:szCs w:val="22"/>
                <w:lang w:val="en-US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084916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084916">
              <w:rPr>
                <w:bCs/>
                <w:sz w:val="22"/>
                <w:szCs w:val="22"/>
              </w:rPr>
              <w:t>61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EE7A97" w:rsidRDefault="00EE7A97" w:rsidP="00856F83">
            <w:pPr>
              <w:rPr>
                <w:i/>
                <w:iCs/>
                <w:sz w:val="22"/>
                <w:szCs w:val="22"/>
                <w:lang w:val="es-ES"/>
              </w:rPr>
            </w:pPr>
            <w:proofErr w:type="spellStart"/>
            <w:r w:rsidRPr="00EE7A97">
              <w:rPr>
                <w:i/>
                <w:iCs/>
                <w:sz w:val="22"/>
                <w:szCs w:val="22"/>
                <w:lang w:val="es-ES"/>
              </w:rPr>
              <w:t>cna</w:t>
            </w:r>
            <w:proofErr w:type="spellEnd"/>
          </w:p>
          <w:p w:rsidR="00EE7A97" w:rsidRPr="00EE7A97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EE7A97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EE7A97">
              <w:rPr>
                <w:iCs/>
                <w:sz w:val="22"/>
                <w:szCs w:val="22"/>
                <w:lang w:val="es-ES"/>
              </w:rPr>
              <w:t>cna-1m</w:t>
            </w:r>
            <w:proofErr w:type="spellEnd"/>
          </w:p>
          <w:p w:rsidR="00EE7A97" w:rsidRPr="00EE7A97" w:rsidRDefault="00EE7A97" w:rsidP="00856F83">
            <w:pPr>
              <w:rPr>
                <w:i/>
                <w:iCs/>
                <w:sz w:val="22"/>
                <w:szCs w:val="22"/>
                <w:lang w:val="es-ES"/>
              </w:rPr>
            </w:pPr>
            <w:r w:rsidRPr="00EE7A97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EE7A97">
              <w:rPr>
                <w:iCs/>
                <w:sz w:val="22"/>
                <w:szCs w:val="22"/>
                <w:lang w:val="es-ES"/>
              </w:rPr>
              <w:t>cna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AGTGGTTACTAATACT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CAGGATAGATTGGTTT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SSA-476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i/>
                <w:sz w:val="22"/>
                <w:szCs w:val="22"/>
                <w:lang w:val="en-US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55611D" w:rsidRDefault="00EE7A97" w:rsidP="00856F83">
            <w:pPr>
              <w:rPr>
                <w:i/>
                <w:iCs/>
                <w:sz w:val="22"/>
                <w:szCs w:val="22"/>
                <w:lang w:val="fr-FR"/>
              </w:rPr>
            </w:pPr>
            <w:proofErr w:type="spellStart"/>
            <w:r w:rsidRPr="0055611D">
              <w:rPr>
                <w:i/>
                <w:iCs/>
                <w:sz w:val="22"/>
                <w:szCs w:val="22"/>
                <w:lang w:val="fr-FR"/>
              </w:rPr>
              <w:t>ebp</w:t>
            </w:r>
            <w:r w:rsidRPr="0055611D">
              <w:rPr>
                <w:iCs/>
                <w:sz w:val="22"/>
                <w:szCs w:val="22"/>
                <w:lang w:val="fr-FR"/>
              </w:rPr>
              <w:t>S</w:t>
            </w:r>
            <w:proofErr w:type="spellEnd"/>
          </w:p>
          <w:p w:rsidR="00EE7A97" w:rsidRPr="0055611D" w:rsidRDefault="00EE7A97" w:rsidP="00856F83">
            <w:pPr>
              <w:rPr>
                <w:iCs/>
                <w:sz w:val="22"/>
                <w:szCs w:val="22"/>
                <w:lang w:val="fr-FR"/>
              </w:rPr>
            </w:pPr>
            <w:r w:rsidRPr="0055611D">
              <w:rPr>
                <w:iCs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55611D">
              <w:rPr>
                <w:iCs/>
                <w:sz w:val="22"/>
                <w:szCs w:val="22"/>
                <w:lang w:val="fr-FR"/>
              </w:rPr>
              <w:t>ebpS</w:t>
            </w:r>
            <w:proofErr w:type="spellEnd"/>
            <w:r w:rsidRPr="0055611D">
              <w:rPr>
                <w:iCs/>
                <w:sz w:val="22"/>
                <w:szCs w:val="22"/>
                <w:lang w:val="fr-FR"/>
              </w:rPr>
              <w:t>-1m</w:t>
            </w:r>
          </w:p>
          <w:p w:rsidR="00EE7A97" w:rsidRPr="0055611D" w:rsidRDefault="00EE7A97" w:rsidP="00856F83">
            <w:pPr>
              <w:rPr>
                <w:iCs/>
                <w:sz w:val="22"/>
                <w:szCs w:val="22"/>
                <w:lang w:val="fr-FR"/>
              </w:rPr>
            </w:pPr>
            <w:r w:rsidRPr="0055611D">
              <w:rPr>
                <w:iCs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55611D">
              <w:rPr>
                <w:iCs/>
                <w:sz w:val="22"/>
                <w:szCs w:val="22"/>
                <w:lang w:val="fr-FR"/>
              </w:rPr>
              <w:t>ebpS</w:t>
            </w:r>
            <w:proofErr w:type="spellEnd"/>
            <w:r w:rsidRPr="0055611D">
              <w:rPr>
                <w:iCs/>
                <w:sz w:val="22"/>
                <w:szCs w:val="22"/>
                <w:lang w:val="fr-FR"/>
              </w:rPr>
              <w:t>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55611D" w:rsidRDefault="00EE7A97" w:rsidP="00856F83">
            <w:pPr>
              <w:rPr>
                <w:sz w:val="22"/>
                <w:szCs w:val="22"/>
                <w:lang w:val="fr-FR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CATCCAGAACCAATCGAAGAC</w:t>
            </w: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CTTAACAGTTACATCATCATGTTTATCTTT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eno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eno-1m</w:t>
            </w:r>
          </w:p>
          <w:p w:rsidR="00EE7A97" w:rsidRPr="00EE7A97" w:rsidRDefault="00EE7A97" w:rsidP="00856F83">
            <w:pPr>
              <w:rPr>
                <w:i/>
                <w:iCs/>
                <w:sz w:val="22"/>
                <w:szCs w:val="22"/>
                <w:lang w:val="es-ES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eno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EE7A97" w:rsidRDefault="00EE7A97" w:rsidP="00856F83">
            <w:pPr>
              <w:rPr>
                <w:sz w:val="22"/>
                <w:szCs w:val="22"/>
                <w:lang w:val="es-E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ACGTGCAGCAGCTGACT</w:t>
            </w: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CAACAGCATYCTTCAGTACCTT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084916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084916">
              <w:rPr>
                <w:bCs/>
                <w:sz w:val="22"/>
                <w:szCs w:val="22"/>
              </w:rPr>
              <w:t>47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sv-SE"/>
              </w:rPr>
            </w:pPr>
            <w:r w:rsidRPr="003B18B6">
              <w:rPr>
                <w:i/>
                <w:iCs/>
                <w:sz w:val="22"/>
                <w:szCs w:val="22"/>
                <w:lang w:val="sv-SE"/>
              </w:rPr>
              <w:t>eta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sv-SE"/>
              </w:rPr>
            </w:pPr>
            <w:r w:rsidRPr="003B18B6">
              <w:rPr>
                <w:iCs/>
                <w:sz w:val="22"/>
                <w:szCs w:val="22"/>
                <w:lang w:val="sv-SE"/>
              </w:rPr>
              <w:t xml:space="preserve"> eta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sv-SE"/>
              </w:rPr>
            </w:pPr>
            <w:r w:rsidRPr="003B18B6">
              <w:rPr>
                <w:iCs/>
                <w:sz w:val="22"/>
                <w:szCs w:val="22"/>
                <w:lang w:val="sv-SE"/>
              </w:rPr>
              <w:t xml:space="preserve"> eta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CTAGTGCATTTGTTATTCAA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TGCATTGACACCATAGTAC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2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e-DE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etb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etb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et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tabs>
                <w:tab w:val="left" w:pos="855"/>
              </w:tabs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ab/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ACGCGTATATACATTCAAT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r w:rsidRPr="003B18B6">
              <w:rPr>
                <w:sz w:val="22"/>
                <w:szCs w:val="22"/>
                <w:lang w:val="en-US"/>
              </w:rPr>
              <w:t>TCCATCGATAATATACCTA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2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A104B" w:rsidRDefault="00EE7A97" w:rsidP="00856F83">
            <w:pPr>
              <w:rPr>
                <w:i/>
                <w:iCs/>
                <w:sz w:val="22"/>
                <w:szCs w:val="22"/>
                <w:lang w:val="es-ES"/>
              </w:rPr>
            </w:pPr>
            <w:proofErr w:type="spellStart"/>
            <w:r w:rsidRPr="003A104B">
              <w:rPr>
                <w:i/>
                <w:iCs/>
                <w:sz w:val="22"/>
                <w:szCs w:val="22"/>
                <w:lang w:val="es-ES"/>
              </w:rPr>
              <w:t>fib</w:t>
            </w:r>
            <w:proofErr w:type="spellEnd"/>
          </w:p>
          <w:p w:rsidR="00EE7A97" w:rsidRPr="003A104B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3A104B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3A104B">
              <w:rPr>
                <w:iCs/>
                <w:sz w:val="22"/>
                <w:szCs w:val="22"/>
                <w:lang w:val="es-ES"/>
              </w:rPr>
              <w:t>fib-1m</w:t>
            </w:r>
            <w:proofErr w:type="spellEnd"/>
          </w:p>
          <w:p w:rsidR="00EE7A97" w:rsidRPr="003A104B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3A104B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3A104B">
              <w:rPr>
                <w:iCs/>
                <w:sz w:val="22"/>
                <w:szCs w:val="22"/>
                <w:lang w:val="es-ES"/>
              </w:rPr>
              <w:t>fib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A104B" w:rsidRDefault="00EE7A97" w:rsidP="00856F83">
            <w:pPr>
              <w:rPr>
                <w:sz w:val="22"/>
                <w:szCs w:val="22"/>
                <w:lang w:val="es-E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r w:rsidRPr="003B18B6">
              <w:rPr>
                <w:sz w:val="22"/>
                <w:szCs w:val="22"/>
                <w:lang w:val="en-US"/>
              </w:rPr>
              <w:t>GCGAAGGATACGGTCCAAGAGA</w:t>
            </w: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  <w:lang w:val="en-US"/>
              </w:rPr>
              <w:t>CAATTCGCTCTTGTAAGACCAT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  <w:lang w:val="da-DK"/>
              </w:rPr>
              <w:fldChar w:fldCharType="begin"/>
            </w:r>
            <w:r w:rsidR="00EE7A97" w:rsidRPr="003B18B6">
              <w:rPr>
                <w:sz w:val="22"/>
                <w:szCs w:val="22"/>
                <w:lang w:val="da-DK"/>
              </w:rPr>
              <w:instrText xml:space="preserve"> ADDIN EN.CITE &lt;EndNote&gt;&lt;Cite ExcludeAuth="1" ExcludeYear="1"&gt;&lt;RecNum&gt;4956&lt;/RecNum&gt;&lt;record&gt;&lt;rec-number&gt;4956&lt;/rec-number&gt;&lt;ref-type name="Journal Article"&gt;17&lt;/ref-type&gt;&lt;contributors&gt;&lt;authors&gt;&lt;author&gt;Boden Wastfelt, M. K.&lt;/author&gt;&lt;author&gt;Flock, J. I.&lt;/author&gt;&lt;/authors&gt;&lt;/contributors&gt;&lt;auth-address&gt;Center for Biotechnology, Karolinska Institute, NOVUM, Huddinge, Sweden.&lt;/auth-address&gt;&lt;titles&gt;&lt;title&gt;Incidence of the highly conserved fib gene and expression of the fibrinogen-binding (Fib) protein among clinical isolates of Staphylococcus aureus&lt;/title&gt;&lt;secondary-title&gt;J Clin Microbiol&lt;/secondary-title&gt;&lt;/titles&gt;&lt;periodical&gt;&lt;full-title&gt;J Clin Microbiol&lt;/full-title&gt;&lt;/periodical&gt;&lt;pages&gt;2347-52&lt;/pages&gt;&lt;volume&gt;33&lt;/volume&gt;&lt;number&gt;9&lt;/number&gt;&lt;keywords&gt;&lt;keyword&gt;Animals&lt;/keyword&gt;&lt;keyword&gt;Bacterial Proteins/biosynthesis/*genetics/isolation &amp;amp; purification&lt;/keyword&gt;&lt;keyword&gt;Base Sequence&lt;/keyword&gt;&lt;keyword&gt;Carrier Proteins/biosynthesis/*genetics/isolation &amp;amp; purification&lt;/keyword&gt;&lt;keyword&gt;Cattle&lt;/keyword&gt;&lt;keyword&gt;Cloning, Molecular&lt;/keyword&gt;&lt;keyword&gt;Genes, Bacterial&lt;/keyword&gt;&lt;keyword&gt;Humans&lt;/keyword&gt;&lt;keyword&gt;Molecular Sequence Data&lt;/keyword&gt;&lt;keyword&gt;Staphylococcus aureus/*genetics/*metabolism&lt;/keyword&gt;&lt;keyword&gt;Transcription, Genetic&lt;/keyword&gt;&lt;/keywords&gt;&lt;dates&gt;&lt;year&gt;1995&lt;/year&gt;&lt;pub-dates&gt;&lt;date&gt;Sep&lt;/date&gt;&lt;/pub-dates&gt;&lt;/dates&gt;&lt;accession-num&gt;7494026&lt;/accession-num&gt;&lt;call-num&gt;69&lt;/call-num&gt;&lt;urls&gt;&lt;related-urls&gt;&lt;url&gt;http://www.ncbi.nlm.nih.gov/entrez/query.fcgi?cmd=Retrieve&amp;amp;db=PubMed&amp;amp;dopt=Citation&amp;amp;list_uids=7494026 &lt;/url&gt;&lt;/related-urls&gt;&lt;/urls&gt;&lt;/record&gt;&lt;/Cite&gt;&lt;Cite ExcludeAuth="1" ExcludeYear="1"&gt;&lt;RecNum&gt;4956&lt;/RecNum&gt;&lt;record&gt;&lt;rec-number&gt;4956&lt;/rec-number&gt;&lt;ref-type name="Journal Article"&gt;17&lt;/ref-type&gt;&lt;contributors&gt;&lt;authors&gt;&lt;author&gt;Boden Wastfelt, M. K.&lt;/author&gt;&lt;author&gt;Flock, J. I.&lt;/author&gt;&lt;/authors&gt;&lt;/contributors&gt;&lt;auth-address&gt;Center for Biotechnology, Karolinska Institute, NOVUM, Huddinge, Sweden.&lt;/auth-address&gt;&lt;titles&gt;&lt;title&gt;Incidence of the highly conserved fib gene and expression of the fibrinogen-binding (Fib) protein among clinical isolates of Staphylococcus aureus&lt;/title&gt;&lt;secondary-title&gt;J Clin Microbiol&lt;/secondary-title&gt;&lt;/titles&gt;&lt;periodical&gt;&lt;full-title&gt;J Clin Microbiol&lt;/full-title&gt;&lt;/periodical&gt;&lt;pages&gt;2347-52&lt;/pages&gt;&lt;volume&gt;33&lt;/volume&gt;&lt;number&gt;9&lt;/number&gt;&lt;keywords&gt;&lt;keyword&gt;Animals&lt;/keyword&gt;&lt;keyword&gt;Bacterial Proteins/biosynthesis/*genetics/isolation &amp;amp; purification&lt;/keyword&gt;&lt;keyword&gt;Base Sequence&lt;/keyword&gt;&lt;keyword&gt;Carrier Proteins/biosynthesis/*genetics/isolation &amp;amp; purification&lt;/keyword&gt;&lt;keyword&gt;Cattle&lt;/keyword&gt;&lt;keyword&gt;Cloning, Molecular&lt;/keyword&gt;&lt;keyword&gt;Genes, Bacterial&lt;/keyword&gt;&lt;keyword&gt;Humans&lt;/keyword&gt;&lt;keyword&gt;Molecular Sequence Data&lt;/keyword&gt;&lt;keyword&gt;Staphylococcus aureus/*genetics/*metabolism&lt;/keyword&gt;&lt;keyword&gt;Transcription, Genetic&lt;/keyword&gt;&lt;/keywords&gt;&lt;dates&gt;&lt;year&gt;1995&lt;/year&gt;&lt;pub-dates&gt;&lt;date&gt;Sep&lt;/date&gt;&lt;/pub-dates&gt;&lt;/dates&gt;&lt;accession-num&gt;7494026&lt;/accession-num&gt;&lt;call-num&gt;69&lt;/call-num&gt;&lt;urls&gt;&lt;related-urls&gt;&lt;url&gt;http://www.ncbi.nlm.nih.gov/entrez/query.fcgi?cmd=Retrieve&amp;amp;db=PubMed&amp;amp;dopt=Citation&amp;amp;list_uids=7494026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  <w:lang w:val="da-DK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>fmtB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 xml:space="preserve"> </w:t>
            </w:r>
            <w:r w:rsidRPr="00084916">
              <w:rPr>
                <w:iCs/>
                <w:sz w:val="22"/>
                <w:szCs w:val="22"/>
                <w:lang w:val="da-DK"/>
              </w:rPr>
              <w:t>fmtB-1m</w:t>
            </w:r>
          </w:p>
          <w:p w:rsidR="00EE7A97" w:rsidRPr="00084916" w:rsidRDefault="00EE7A97" w:rsidP="00856F83">
            <w:pPr>
              <w:rPr>
                <w:i/>
                <w:sz w:val="22"/>
                <w:szCs w:val="22"/>
                <w:lang w:val="da-DK"/>
              </w:rPr>
            </w:pPr>
            <w:r w:rsidRPr="00084916">
              <w:rPr>
                <w:iCs/>
                <w:sz w:val="22"/>
                <w:szCs w:val="22"/>
                <w:lang w:val="da-DK"/>
              </w:rPr>
              <w:t xml:space="preserve"> fmt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proofErr w:type="spellStart"/>
            <w:r w:rsidRPr="003B18B6">
              <w:rPr>
                <w:sz w:val="22"/>
                <w:szCs w:val="22"/>
              </w:rPr>
              <w:t>AATGAAGATGCGAATCATGTTG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proofErr w:type="spellStart"/>
            <w:r w:rsidRPr="003B18B6">
              <w:rPr>
                <w:sz w:val="22"/>
                <w:szCs w:val="22"/>
              </w:rPr>
              <w:t>CATCCATTTTTGTTTGCGTAGA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C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F56AEB">
              <w:rPr>
                <w:bCs/>
                <w:sz w:val="22"/>
                <w:szCs w:val="22"/>
              </w:rPr>
              <w:t>62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sz w:val="22"/>
                <w:szCs w:val="22"/>
              </w:rPr>
            </w:pPr>
            <w:proofErr w:type="spellStart"/>
            <w:r w:rsidRPr="003B18B6">
              <w:rPr>
                <w:i/>
                <w:sz w:val="22"/>
                <w:szCs w:val="22"/>
              </w:rPr>
              <w:t>fnb</w:t>
            </w:r>
            <w:r w:rsidRPr="003B18B6">
              <w:rPr>
                <w:sz w:val="22"/>
                <w:szCs w:val="22"/>
              </w:rPr>
              <w:t>A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 xml:space="preserve"> </w:t>
            </w:r>
            <w:proofErr w:type="spellStart"/>
            <w:r w:rsidRPr="003B18B6">
              <w:rPr>
                <w:sz w:val="22"/>
                <w:szCs w:val="22"/>
              </w:rPr>
              <w:t>fnbA-1m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 xml:space="preserve"> </w:t>
            </w:r>
            <w:proofErr w:type="spellStart"/>
            <w:r w:rsidRPr="003B18B6">
              <w:rPr>
                <w:sz w:val="22"/>
                <w:szCs w:val="22"/>
              </w:rPr>
              <w:t>fnbA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CACAACCAGCAAATATA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r w:rsidRPr="003B18B6">
              <w:rPr>
                <w:sz w:val="22"/>
                <w:szCs w:val="22"/>
                <w:lang w:val="en-US"/>
              </w:rPr>
              <w:t>CTGTGTGGTAATCAATGT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832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>fnb</w:t>
            </w:r>
            <w:r w:rsidRPr="00084916">
              <w:rPr>
                <w:iCs/>
                <w:sz w:val="22"/>
                <w:szCs w:val="22"/>
                <w:lang w:val="da-DK"/>
              </w:rPr>
              <w:t>B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Cs/>
                <w:sz w:val="22"/>
                <w:szCs w:val="22"/>
                <w:lang w:val="da-DK"/>
              </w:rPr>
              <w:t xml:space="preserve"> fnbB-1m</w:t>
            </w:r>
          </w:p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084916">
              <w:rPr>
                <w:iCs/>
                <w:sz w:val="22"/>
                <w:szCs w:val="22"/>
                <w:lang w:val="da-DK"/>
              </w:rPr>
              <w:t xml:space="preserve"> fnb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GTAACAGCTAATGGTCGAATTGATAC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CAAGTTCGATAGGAGTACTATGTT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832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</w:rPr>
              <w:fldChar w:fldCharType="begin"/>
            </w:r>
            <w:r w:rsidR="00EE7A97" w:rsidRPr="003B18B6">
              <w:rPr>
                <w:sz w:val="22"/>
                <w:szCs w:val="22"/>
              </w:rPr>
              <w:instrText xml:space="preserve"> ADDIN EN.CITE &lt;EndNote&gt;&lt;Cite ExcludeAuth="1" ExcludeYear="1"&gt;&lt;RecNum&gt;4954&lt;/RecNum&gt;&lt;record&gt;&lt;rec-number&gt;4954&lt;/rec-number&gt;&lt;ref-type name="Journal Article"&gt;17&lt;/ref-type&gt;&lt;contributors&gt;&lt;authors&gt;&lt;author&gt;Tristan, A.&lt;/author&gt;&lt;author&gt;Ying, L.&lt;/author&gt;&lt;author&gt;Bes, M.&lt;/author&gt;&lt;author&gt;Etienne, J.&lt;/author&gt;&lt;author&gt;Vandenesch, F.&lt;/author&gt;&lt;author&gt;Lina, G.&lt;/author&gt;&lt;/authors&gt;&lt;/contributors&gt;&lt;auth-address&gt;Centre National de Reference des Staphylocoques, INSERM E0230, IFR62 Laennec, 69372 Lyon Cedex 08, France.&lt;/auth-address&gt;&lt;titles&gt;&lt;title&gt;Use of multiplex PCR to identify Staphylococcus aureus adhesins involved in human hematogenous infections&lt;/title&gt;&lt;secondary-title&gt;J Clin Microbiol&lt;/secondary-title&gt;&lt;/titles&gt;&lt;periodical&gt;&lt;full-title&gt;J Clin Microbiol&lt;/full-title&gt;&lt;/periodical&gt;&lt;pages&gt;4465-7&lt;/pages&gt;&lt;volume&gt;41&lt;/volume&gt;&lt;number&gt;9&lt;/number&gt;&lt;keywords&gt;&lt;keyword&gt;Adhesins, Bacterial/*genetics/physiology&lt;/keyword&gt;&lt;keyword&gt;Arthritis, Infectious/*microbiology&lt;/keyword&gt;&lt;keyword&gt;Bacterial Proteins/genetics&lt;/keyword&gt;&lt;keyword&gt;Carrier Proteins/genetics&lt;/keyword&gt;&lt;keyword&gt;Coagulase/genetics&lt;/keyword&gt;&lt;keyword&gt;Endocarditis, Bacterial/*microbiology&lt;/keyword&gt;&lt;keyword&gt;Humans&lt;/keyword&gt;&lt;keyword&gt;Nose/microbiology&lt;/keyword&gt;&lt;keyword&gt;Osteomyelitis/*microbiology&lt;/keyword&gt;&lt;keyword&gt;Polymerase Chain Reaction/*methods&lt;/keyword&gt;&lt;keyword&gt;Sensitivity and Specificity&lt;/keyword&gt;&lt;/keywords&gt;&lt;dates&gt;&lt;year&gt;2003&lt;/year&gt;&lt;pub-dates&gt;&lt;date&gt;Sep&lt;/date&gt;&lt;/pub-dates&gt;&lt;/dates&gt;&lt;accession-num&gt;12958296&lt;/accession-num&gt;&lt;call-num&gt;9&lt;/call-num&gt;&lt;urls&gt;&lt;related-urls&gt;&lt;url&gt;http://www.ncbi.nlm.nih.gov/entrez/query.fcgi?cmd=Retrieve&amp;amp;db=PubMed&amp;amp;dopt=Citation&amp;amp;list_uids=12958296 &lt;/url&gt;&lt;/related-urls&gt;&lt;/urls&gt;&lt;/record&gt;&lt;/Cite&gt;&lt;Cite ExcludeAuth="1" ExcludeYear="1"&gt;&lt;RecNum&gt;4954&lt;/RecNum&gt;&lt;record&gt;&lt;rec-number&gt;4954&lt;/rec-number&gt;&lt;ref-type name="Journal Article"&gt;17&lt;/ref-type&gt;&lt;contributors&gt;&lt;authors&gt;&lt;author&gt;Tristan, A.&lt;/author&gt;&lt;author&gt;Ying, L.&lt;/author&gt;&lt;author&gt;Bes, M.&lt;/author&gt;&lt;author&gt;Etienne, J.&lt;/author&gt;&lt;author&gt;Vandenesch, F.&lt;/author&gt;&lt;author&gt;Lina, G.&lt;/author&gt;&lt;/authors&gt;&lt;/contributors&gt;&lt;auth-address&gt;Centre National de Reference des Staphylocoques, INSERM E0230, IFR62 Laennec, 69372 Lyon Cedex 08, France.&lt;/auth-address&gt;&lt;titles&gt;&lt;title&gt;Use of multiplex PCR to identify Staphylococcus aureus adhesins involved in human hematogenous infections&lt;/title&gt;&lt;secondary-title&gt;J Clin Microbiol&lt;/secondary-title&gt;&lt;/titles&gt;&lt;periodical&gt;&lt;full-title&gt;J Clin Microbiol&lt;/full-title&gt;&lt;/periodical&gt;&lt;pages&gt;4465-7&lt;/pages&gt;&lt;volume&gt;41&lt;/volume&gt;&lt;number&gt;9&lt;/number&gt;&lt;keywords&gt;&lt;keyword&gt;Adhesins, Bacterial/*genetics/physiology&lt;/keyword&gt;&lt;keyword&gt;Arthritis, Infectious/*microbiology&lt;/keyword&gt;&lt;keyword&gt;Bacterial Proteins/genetics&lt;/keyword&gt;&lt;keyword&gt;Carrier Proteins/genetics&lt;/keyword&gt;&lt;keyword&gt;Coagulase/genetics&lt;/keyword&gt;&lt;keyword&gt;Endocarditis, Bacterial/*microbiology&lt;/keyword&gt;&lt;keyword&gt;Humans&lt;/keyword&gt;&lt;keyword&gt;Nose/microbiology&lt;/keyword&gt;&lt;keyword&gt;Osteomyelitis/*microbiology&lt;/keyword&gt;&lt;keyword&gt;Polymerase Chain Reaction/*methods&lt;/keyword&gt;&lt;keyword&gt;Sensitivity and Specificity&lt;/keyword&gt;&lt;/keywords&gt;&lt;dates&gt;&lt;year&gt;2003&lt;/year&gt;&lt;pub-dates&gt;&lt;date&gt;Sep&lt;/date&gt;&lt;/pub-dates&gt;&lt;/dates&gt;&lt;accession-num&gt;12958296&lt;/accession-num&gt;&lt;call-num&gt;9&lt;/call-num&gt;&lt;urls&gt;&lt;related-urls&gt;&lt;url&gt;http://www.ncbi.nlm.nih.gov/entrez/query.fcgi?cmd=Retrieve&amp;amp;db=PubMed&amp;amp;dopt=Citation&amp;amp;list_uids=12958296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hla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hla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hla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  <w:r w:rsidRPr="000521F8">
              <w:rPr>
                <w:sz w:val="22"/>
                <w:szCs w:val="22"/>
                <w:lang w:val="de-DE"/>
              </w:rPr>
              <w:t>CTTCAGGGTTTTCACCAGACTTC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0521F8">
              <w:rPr>
                <w:sz w:val="22"/>
                <w:szCs w:val="22"/>
                <w:lang w:val="de-DE"/>
              </w:rPr>
              <w:t>TTTCCAATTTGTTGAAGTCCAATG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C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B66135" w:rsidRDefault="00EE7A97" w:rsidP="00F56AEB">
            <w:pPr>
              <w:jc w:val="center"/>
              <w:rPr>
                <w:bCs/>
                <w:sz w:val="22"/>
                <w:szCs w:val="22"/>
                <w:lang w:val="es-ES"/>
              </w:rPr>
            </w:pPr>
            <w:r>
              <w:rPr>
                <w:bCs/>
                <w:sz w:val="22"/>
                <w:szCs w:val="22"/>
              </w:rPr>
              <w:t>[</w:t>
            </w:r>
            <w:r w:rsidR="00F56AEB">
              <w:rPr>
                <w:bCs/>
                <w:sz w:val="22"/>
                <w:szCs w:val="22"/>
              </w:rPr>
              <w:t>48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hlb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lastRenderedPageBreak/>
              <w:t xml:space="preserve"> hlb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hl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r w:rsidRPr="003B18B6">
              <w:rPr>
                <w:color w:val="000000"/>
                <w:shd w:val="clear" w:color="auto" w:fill="FFFFFF"/>
              </w:rPr>
              <w:lastRenderedPageBreak/>
              <w:t>GTTGGTGCTCTTACTGACAA</w:t>
            </w:r>
          </w:p>
          <w:p w:rsidR="00EE7A97" w:rsidRPr="003B18B6" w:rsidRDefault="00EE7A97" w:rsidP="00856F83">
            <w:r w:rsidRPr="003B18B6">
              <w:rPr>
                <w:color w:val="000000"/>
                <w:shd w:val="clear" w:color="auto" w:fill="FFFFFF"/>
              </w:rPr>
              <w:t>TGTGTACCGATAACGTGAA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lastRenderedPageBreak/>
              <w:t>C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lastRenderedPageBreak/>
              <w:t>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bCs/>
                <w:sz w:val="22"/>
                <w:szCs w:val="22"/>
              </w:rPr>
              <w:lastRenderedPageBreak/>
              <w:t>[</w:t>
            </w:r>
            <w:r w:rsidR="00F56AEB">
              <w:rPr>
                <w:bCs/>
                <w:sz w:val="22"/>
                <w:szCs w:val="22"/>
              </w:rPr>
              <w:t>44</w:t>
            </w:r>
            <w:r>
              <w:rPr>
                <w:bCs/>
                <w:sz w:val="22"/>
                <w:szCs w:val="22"/>
              </w:rPr>
              <w:t>]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it-IT"/>
              </w:rPr>
            </w:pPr>
          </w:p>
        </w:tc>
      </w:tr>
      <w:tr w:rsidR="00EE7A97" w:rsidRPr="000521F8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lastRenderedPageBreak/>
              <w:t>hld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hld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hld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  <w:r w:rsidRPr="000521F8">
              <w:rPr>
                <w:sz w:val="22"/>
                <w:szCs w:val="22"/>
                <w:lang w:val="de-DE"/>
              </w:rPr>
              <w:t>GAATTTGTTCACTGTGTCGATAATC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0521F8">
              <w:rPr>
                <w:sz w:val="22"/>
                <w:szCs w:val="22"/>
                <w:lang w:val="de-DE"/>
              </w:rPr>
              <w:t>AATTAAGGAAGGAGTGATTTCAATG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USA30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48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hlg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hlg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hlg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GCCAATCCGTTATTAGAAAATG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rPr>
                <w:sz w:val="22"/>
                <w:szCs w:val="22"/>
                <w:lang w:val="da-DK"/>
              </w:rPr>
              <w:t>CCATAGACGTAGCAACGGA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A104B" w:rsidRDefault="00EE7A97" w:rsidP="00856F83">
            <w:pPr>
              <w:rPr>
                <w:i/>
                <w:iCs/>
                <w:sz w:val="22"/>
                <w:szCs w:val="22"/>
                <w:lang w:val="es-ES"/>
              </w:rPr>
            </w:pPr>
            <w:proofErr w:type="spellStart"/>
            <w:r w:rsidRPr="003A104B">
              <w:rPr>
                <w:i/>
                <w:iCs/>
                <w:sz w:val="22"/>
                <w:szCs w:val="22"/>
                <w:lang w:val="es-ES"/>
              </w:rPr>
              <w:t>ica</w:t>
            </w:r>
            <w:proofErr w:type="spellEnd"/>
            <w:r w:rsidRPr="003A104B">
              <w:rPr>
                <w:i/>
                <w:iCs/>
                <w:sz w:val="22"/>
                <w:szCs w:val="22"/>
                <w:lang w:val="es-ES"/>
              </w:rPr>
              <w:t xml:space="preserve"> </w:t>
            </w:r>
            <w:r w:rsidRPr="003A104B">
              <w:rPr>
                <w:iCs/>
                <w:sz w:val="22"/>
                <w:szCs w:val="22"/>
                <w:lang w:val="es-ES"/>
              </w:rPr>
              <w:t>A</w:t>
            </w:r>
          </w:p>
          <w:p w:rsidR="00EE7A97" w:rsidRPr="003A104B" w:rsidRDefault="00EE7A97" w:rsidP="00856F83">
            <w:pPr>
              <w:rPr>
                <w:iCs/>
                <w:sz w:val="22"/>
                <w:szCs w:val="22"/>
                <w:lang w:val="es-ES"/>
              </w:rPr>
            </w:pPr>
            <w:r w:rsidRPr="003A104B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3A104B">
              <w:rPr>
                <w:iCs/>
                <w:sz w:val="22"/>
                <w:szCs w:val="22"/>
                <w:lang w:val="es-ES"/>
              </w:rPr>
              <w:t>icaA-1m</w:t>
            </w:r>
            <w:proofErr w:type="spellEnd"/>
          </w:p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r w:rsidRPr="003A104B">
              <w:rPr>
                <w:iCs/>
                <w:sz w:val="22"/>
                <w:szCs w:val="22"/>
                <w:lang w:val="es-ES"/>
              </w:rPr>
              <w:t xml:space="preserve"> </w:t>
            </w:r>
            <w:proofErr w:type="spellStart"/>
            <w:r w:rsidRPr="003A104B">
              <w:rPr>
                <w:iCs/>
                <w:sz w:val="22"/>
                <w:szCs w:val="22"/>
                <w:lang w:val="es-ES"/>
              </w:rPr>
              <w:t>icaA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A104B" w:rsidRDefault="00EE7A97" w:rsidP="00856F83">
            <w:pPr>
              <w:rPr>
                <w:sz w:val="22"/>
                <w:szCs w:val="22"/>
                <w:lang w:val="es-E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proofErr w:type="spellStart"/>
            <w:r w:rsidRPr="003B18B6">
              <w:rPr>
                <w:sz w:val="22"/>
                <w:szCs w:val="22"/>
              </w:rPr>
              <w:t>CCAGAAAATTCCTCACCCGTATTAG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proofErr w:type="spellStart"/>
            <w:r w:rsidRPr="003B18B6">
              <w:rPr>
                <w:sz w:val="22"/>
                <w:szCs w:val="22"/>
              </w:rPr>
              <w:t>GTGTCTGACTTCGCTTTAATACAGCC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 xml:space="preserve">integrase </w:t>
            </w:r>
            <w:r w:rsidRPr="003B18B6">
              <w:rPr>
                <w:iCs/>
                <w:sz w:val="22"/>
                <w:szCs w:val="22"/>
                <w:lang w:val="da-DK"/>
              </w:rPr>
              <w:t>Sa1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1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1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r w:rsidRPr="003B18B6">
              <w:t>AAGCTAAGTTCGGGCACA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t>GTAATGTTTGGGAGCCA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u5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43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F56AEB" w:rsidRPr="003B18B6" w:rsidTr="00707739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 xml:space="preserve">integrase </w:t>
            </w:r>
            <w:r w:rsidRPr="003B18B6">
              <w:rPr>
                <w:iCs/>
                <w:sz w:val="22"/>
                <w:szCs w:val="22"/>
                <w:lang w:val="da-DK"/>
              </w:rPr>
              <w:t>Sa2</w:t>
            </w:r>
          </w:p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2-1m</w:t>
            </w:r>
          </w:p>
          <w:p w:rsidR="00F56AEB" w:rsidRPr="003B18B6" w:rsidRDefault="00F56AEB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2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</w:p>
          <w:p w:rsidR="00F56AEB" w:rsidRPr="003B18B6" w:rsidRDefault="00F56AEB" w:rsidP="00856F83">
            <w:r w:rsidRPr="003B18B6">
              <w:t>TCAAGTAACCCGTCAACTC</w:t>
            </w:r>
          </w:p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  <w:r w:rsidRPr="003B18B6">
              <w:t>ATGTCTAAATGTGTGCGT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  <w:p w:rsidR="00F56AEB" w:rsidRPr="003B18B6" w:rsidRDefault="00F56AEB" w:rsidP="00856F83">
            <w:pPr>
              <w:rPr>
                <w:sz w:val="22"/>
                <w:szCs w:val="22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>
            <w:r w:rsidRPr="00053D06">
              <w:rPr>
                <w:sz w:val="22"/>
                <w:szCs w:val="22"/>
                <w:lang w:val="it-IT"/>
              </w:rPr>
              <w:t>[</w:t>
            </w:r>
            <w:r w:rsidRPr="00053D06">
              <w:rPr>
                <w:bCs/>
                <w:sz w:val="22"/>
                <w:szCs w:val="22"/>
              </w:rPr>
              <w:t>43]</w:t>
            </w:r>
          </w:p>
        </w:tc>
      </w:tr>
      <w:tr w:rsidR="00F56AEB" w:rsidRPr="003B18B6" w:rsidTr="00707739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 xml:space="preserve">integrase </w:t>
            </w:r>
            <w:r w:rsidRPr="003B18B6">
              <w:rPr>
                <w:iCs/>
                <w:sz w:val="22"/>
                <w:szCs w:val="22"/>
                <w:lang w:val="da-DK"/>
              </w:rPr>
              <w:t>Sa3</w:t>
            </w:r>
          </w:p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3-1m</w:t>
            </w:r>
          </w:p>
          <w:p w:rsidR="00F56AEB" w:rsidRPr="003B18B6" w:rsidRDefault="00F56AEB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3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</w:p>
          <w:p w:rsidR="00F56AEB" w:rsidRPr="003B18B6" w:rsidRDefault="00F56AEB" w:rsidP="00856F83">
            <w:r w:rsidRPr="003B18B6">
              <w:t>GAAAAACAAACGGTGCTAT</w:t>
            </w:r>
          </w:p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  <w:r w:rsidRPr="003B18B6">
              <w:t>TTATTGACTCTACAGGCTG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USA30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>
            <w:r w:rsidRPr="00053D06">
              <w:rPr>
                <w:sz w:val="22"/>
                <w:szCs w:val="22"/>
                <w:lang w:val="it-IT"/>
              </w:rPr>
              <w:t>[</w:t>
            </w:r>
            <w:r w:rsidRPr="00053D06">
              <w:rPr>
                <w:bCs/>
                <w:sz w:val="22"/>
                <w:szCs w:val="22"/>
              </w:rPr>
              <w:t>43]</w:t>
            </w:r>
          </w:p>
        </w:tc>
      </w:tr>
      <w:tr w:rsidR="00F56AEB" w:rsidRPr="003B18B6" w:rsidTr="00707739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 xml:space="preserve">integrase </w:t>
            </w:r>
            <w:r w:rsidRPr="003B18B6">
              <w:rPr>
                <w:iCs/>
                <w:sz w:val="22"/>
                <w:szCs w:val="22"/>
                <w:lang w:val="da-DK"/>
              </w:rPr>
              <w:t>Sa4</w:t>
            </w:r>
          </w:p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4-1m</w:t>
            </w:r>
          </w:p>
          <w:p w:rsidR="00F56AEB" w:rsidRPr="003B18B6" w:rsidRDefault="00F56AEB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4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</w:p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  <w:r w:rsidRPr="003B18B6">
              <w:t>ATTGATATTAACGGAACTC TAAACTTATATGCGTGTG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SSA-476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>
            <w:r w:rsidRPr="00053D06">
              <w:rPr>
                <w:sz w:val="22"/>
                <w:szCs w:val="22"/>
                <w:lang w:val="it-IT"/>
              </w:rPr>
              <w:t>[</w:t>
            </w:r>
            <w:r w:rsidRPr="00053D06">
              <w:rPr>
                <w:bCs/>
                <w:sz w:val="22"/>
                <w:szCs w:val="22"/>
              </w:rPr>
              <w:t>43]</w:t>
            </w:r>
          </w:p>
        </w:tc>
      </w:tr>
      <w:tr w:rsidR="00F56AEB" w:rsidRPr="003B18B6" w:rsidTr="00707739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 xml:space="preserve">integrase </w:t>
            </w:r>
            <w:r w:rsidRPr="003B18B6">
              <w:rPr>
                <w:iCs/>
                <w:sz w:val="22"/>
                <w:szCs w:val="22"/>
                <w:lang w:val="da-DK"/>
              </w:rPr>
              <w:t>Sa5</w:t>
            </w:r>
          </w:p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5-1m</w:t>
            </w:r>
          </w:p>
          <w:p w:rsidR="00F56AEB" w:rsidRPr="003B18B6" w:rsidRDefault="00F56AEB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5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</w:p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  <w:r w:rsidRPr="003B18B6">
              <w:t>AAAGATGCCAAACTAGCTG CTTGTGGTTTTGTTCTG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832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>
            <w:r w:rsidRPr="00053D06">
              <w:rPr>
                <w:sz w:val="22"/>
                <w:szCs w:val="22"/>
                <w:lang w:val="it-IT"/>
              </w:rPr>
              <w:t>[</w:t>
            </w:r>
            <w:r w:rsidRPr="00053D06">
              <w:rPr>
                <w:bCs/>
                <w:sz w:val="22"/>
                <w:szCs w:val="22"/>
              </w:rPr>
              <w:t>43]</w:t>
            </w:r>
          </w:p>
        </w:tc>
      </w:tr>
      <w:tr w:rsidR="00F56AEB" w:rsidRPr="003B18B6" w:rsidTr="00707739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 xml:space="preserve">integrase </w:t>
            </w:r>
            <w:r w:rsidRPr="003B18B6">
              <w:rPr>
                <w:iCs/>
                <w:sz w:val="22"/>
                <w:szCs w:val="22"/>
                <w:lang w:val="da-DK"/>
              </w:rPr>
              <w:t>Sa6</w:t>
            </w:r>
          </w:p>
          <w:p w:rsidR="00F56AEB" w:rsidRPr="003B18B6" w:rsidRDefault="00F56AEB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6-1m</w:t>
            </w:r>
          </w:p>
          <w:p w:rsidR="00F56AEB" w:rsidRPr="003B18B6" w:rsidRDefault="00F56AEB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6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</w:p>
          <w:p w:rsidR="00F56AEB" w:rsidRPr="003B18B6" w:rsidRDefault="00F56AEB" w:rsidP="00856F83">
            <w:pPr>
              <w:rPr>
                <w:sz w:val="22"/>
                <w:szCs w:val="22"/>
                <w:lang w:val="da-DK"/>
              </w:rPr>
            </w:pPr>
            <w:r w:rsidRPr="003B18B6">
              <w:t>GCCATCAATTCAAGGATAG TCTGCAGCTGAGGACAA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 w:rsidP="00856F83">
            <w:pPr>
              <w:jc w:val="center"/>
              <w:rPr>
                <w:sz w:val="22"/>
                <w:szCs w:val="22"/>
              </w:rPr>
            </w:pPr>
          </w:p>
          <w:p w:rsidR="00F56AEB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56AEB" w:rsidRDefault="00F56AEB">
            <w:r w:rsidRPr="00053D06">
              <w:rPr>
                <w:sz w:val="22"/>
                <w:szCs w:val="22"/>
                <w:lang w:val="it-IT"/>
              </w:rPr>
              <w:t>[</w:t>
            </w:r>
            <w:r w:rsidRPr="00053D06">
              <w:rPr>
                <w:bCs/>
                <w:sz w:val="22"/>
                <w:szCs w:val="22"/>
              </w:rPr>
              <w:t>43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 xml:space="preserve">integrase </w:t>
            </w:r>
            <w:r w:rsidRPr="003B18B6">
              <w:rPr>
                <w:iCs/>
                <w:sz w:val="22"/>
                <w:szCs w:val="22"/>
                <w:lang w:val="da-DK"/>
              </w:rPr>
              <w:t>Sa7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7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a7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t>GTCCGGTAGCTAGAGGTC GGCGTATGCTTGACTGTG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F56AEB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>
              <w:rPr>
                <w:bCs/>
                <w:sz w:val="22"/>
                <w:szCs w:val="22"/>
              </w:rPr>
              <w:t>43]</w:t>
            </w:r>
          </w:p>
        </w:tc>
      </w:tr>
      <w:tr w:rsidR="00EE7A97" w:rsidRPr="000521F8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lukA,B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lukAB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lukA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tabs>
                <w:tab w:val="left" w:pos="855"/>
              </w:tabs>
              <w:rPr>
                <w:sz w:val="22"/>
                <w:szCs w:val="22"/>
                <w:lang w:val="de-DE"/>
              </w:rPr>
            </w:pPr>
          </w:p>
          <w:p w:rsidR="00EE7A97" w:rsidRDefault="00EE7A97" w:rsidP="00856F83">
            <w:pPr>
              <w:tabs>
                <w:tab w:val="left" w:pos="855"/>
              </w:tabs>
              <w:rPr>
                <w:sz w:val="22"/>
                <w:szCs w:val="22"/>
                <w:lang w:val="de-DE"/>
              </w:rPr>
            </w:pPr>
            <w:r w:rsidRPr="004D7247">
              <w:rPr>
                <w:sz w:val="22"/>
                <w:szCs w:val="22"/>
                <w:lang w:val="de-DE"/>
              </w:rPr>
              <w:t>GTGTTATTTGATTTCGTTCTATG</w:t>
            </w:r>
          </w:p>
          <w:p w:rsidR="00EE7A97" w:rsidRPr="003B18B6" w:rsidRDefault="00EE7A97" w:rsidP="00856F83">
            <w:pPr>
              <w:tabs>
                <w:tab w:val="left" w:pos="855"/>
              </w:tabs>
              <w:rPr>
                <w:sz w:val="22"/>
                <w:szCs w:val="22"/>
                <w:lang w:val="de-DE"/>
              </w:rPr>
            </w:pPr>
            <w:r w:rsidRPr="004D7247">
              <w:rPr>
                <w:sz w:val="22"/>
                <w:szCs w:val="22"/>
                <w:lang w:val="de-DE"/>
              </w:rPr>
              <w:t>TTATTTCTTTTCATTATCATTAAGTACT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</w:p>
          <w:p w:rsidR="00EE7A97" w:rsidRPr="004D7247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</w:p>
          <w:p w:rsidR="00EE7A97" w:rsidRPr="004D7247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63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vertAlign w:val="superscript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>lukS,F-</w:t>
            </w:r>
            <w:r w:rsidRPr="00084916">
              <w:rPr>
                <w:iCs/>
                <w:sz w:val="22"/>
                <w:szCs w:val="22"/>
                <w:lang w:val="da-DK"/>
              </w:rPr>
              <w:t>PV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Cs/>
                <w:sz w:val="22"/>
                <w:szCs w:val="22"/>
                <w:lang w:val="da-DK"/>
              </w:rPr>
              <w:t xml:space="preserve"> pvl-1m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Cs/>
                <w:sz w:val="22"/>
                <w:szCs w:val="22"/>
                <w:lang w:val="da-DK"/>
              </w:rPr>
              <w:t xml:space="preserve"> pvl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sz w:val="22"/>
                <w:szCs w:val="22"/>
                <w:lang w:val="en-US"/>
              </w:rPr>
              <w:t>ATCATTAGGTAAAATGTCTGGACATGATCCA</w:t>
            </w:r>
            <w:proofErr w:type="spellEnd"/>
            <w:r w:rsidRPr="003B18B6">
              <w:rPr>
                <w:sz w:val="22"/>
                <w:szCs w:val="22"/>
                <w:lang w:val="en-US"/>
              </w:rPr>
              <w:t xml:space="preserve"> 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sz w:val="22"/>
                <w:szCs w:val="22"/>
                <w:lang w:val="en-US"/>
              </w:rPr>
              <w:t>GCATCAAGTGTATTGGATAGCAAAAGC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RN6390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0521F8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>lukM,F-</w:t>
            </w:r>
            <w:r w:rsidRPr="00084916">
              <w:rPr>
                <w:iCs/>
                <w:sz w:val="22"/>
                <w:szCs w:val="22"/>
                <w:lang w:val="da-DK"/>
              </w:rPr>
              <w:t>PV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 xml:space="preserve"> </w:t>
            </w:r>
            <w:r w:rsidRPr="00084916">
              <w:rPr>
                <w:iCs/>
                <w:sz w:val="22"/>
                <w:szCs w:val="22"/>
                <w:lang w:val="da-DK"/>
              </w:rPr>
              <w:t>lukMF-1m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Cs/>
                <w:sz w:val="22"/>
                <w:szCs w:val="22"/>
                <w:lang w:val="da-DK"/>
              </w:rPr>
              <w:t xml:space="preserve"> lukMF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Default="00EE7A97" w:rsidP="00856F83">
            <w:pPr>
              <w:rPr>
                <w:sz w:val="22"/>
                <w:szCs w:val="22"/>
                <w:lang w:val="en-US"/>
              </w:rPr>
            </w:pPr>
            <w:proofErr w:type="spellStart"/>
            <w:r w:rsidRPr="004D7247">
              <w:rPr>
                <w:sz w:val="22"/>
                <w:szCs w:val="22"/>
                <w:lang w:val="en-US"/>
              </w:rPr>
              <w:t>TGGATGTTACCTATGCAACCTAC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proofErr w:type="spellStart"/>
            <w:r w:rsidRPr="004D7247">
              <w:rPr>
                <w:sz w:val="22"/>
                <w:szCs w:val="22"/>
                <w:lang w:val="en-US"/>
              </w:rPr>
              <w:t>GTTCGTTTCCATATAATGAATCACTAC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876392" w:rsidRDefault="00EE7A97" w:rsidP="00856F83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RF122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876392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856F83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>
              <w:rPr>
                <w:bCs/>
                <w:sz w:val="22"/>
                <w:szCs w:val="22"/>
              </w:rPr>
              <w:t>12]</w:t>
            </w:r>
          </w:p>
        </w:tc>
      </w:tr>
      <w:tr w:rsidR="00EE7A97" w:rsidRPr="000521F8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>lukE,D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/>
                <w:iCs/>
                <w:sz w:val="22"/>
                <w:szCs w:val="22"/>
                <w:lang w:val="da-DK"/>
              </w:rPr>
              <w:t xml:space="preserve"> </w:t>
            </w:r>
            <w:r w:rsidRPr="00084916">
              <w:rPr>
                <w:iCs/>
                <w:sz w:val="22"/>
                <w:szCs w:val="22"/>
                <w:lang w:val="da-DK"/>
              </w:rPr>
              <w:t>lukED-1m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084916">
              <w:rPr>
                <w:iCs/>
                <w:sz w:val="22"/>
                <w:szCs w:val="22"/>
                <w:lang w:val="da-DK"/>
              </w:rPr>
              <w:t xml:space="preserve"> lukED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Default="00EE7A97" w:rsidP="00856F83">
            <w:pPr>
              <w:rPr>
                <w:sz w:val="22"/>
                <w:szCs w:val="22"/>
                <w:lang w:val="en-US"/>
              </w:rPr>
            </w:pPr>
            <w:proofErr w:type="spellStart"/>
            <w:r>
              <w:rPr>
                <w:sz w:val="22"/>
                <w:szCs w:val="22"/>
                <w:lang w:val="en-US"/>
              </w:rPr>
              <w:t>TGAAAAAGGTTCAAAGTTGATACGAG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proofErr w:type="spellStart"/>
            <w:r w:rsidRPr="00876392">
              <w:rPr>
                <w:sz w:val="22"/>
                <w:szCs w:val="22"/>
                <w:lang w:val="en-US"/>
              </w:rPr>
              <w:t>TGTATTCGATAGCAAAAGCAGTGCA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876392" w:rsidRDefault="00EE7A97" w:rsidP="00856F83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RF122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876392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4</w:t>
            </w:r>
            <w:r w:rsidR="00680514">
              <w:rPr>
                <w:bCs/>
                <w:sz w:val="22"/>
                <w:szCs w:val="22"/>
              </w:rPr>
              <w:t>9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r w:rsidRPr="003B18B6">
              <w:rPr>
                <w:i/>
                <w:iCs/>
                <w:sz w:val="22"/>
                <w:szCs w:val="22"/>
                <w:lang w:val="en-US"/>
              </w:rPr>
              <w:t>map/</w:t>
            </w:r>
            <w:proofErr w:type="spellStart"/>
            <w:r w:rsidRPr="003B18B6">
              <w:rPr>
                <w:i/>
                <w:iCs/>
                <w:sz w:val="22"/>
                <w:szCs w:val="22"/>
                <w:lang w:val="en-US"/>
              </w:rPr>
              <w:t>eap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en-US"/>
              </w:rPr>
              <w:t>map/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eap-1m</w:t>
            </w:r>
            <w:proofErr w:type="spellEnd"/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en-US"/>
              </w:rPr>
              <w:t xml:space="preserve"> map/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eap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ind w:left="-81" w:right="-218" w:firstLine="142"/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r w:rsidRPr="003B18B6">
              <w:rPr>
                <w:sz w:val="22"/>
                <w:szCs w:val="22"/>
                <w:lang w:val="en-US"/>
              </w:rPr>
              <w:t>GCGAAATATACAGTTAATT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en-US"/>
              </w:rPr>
              <w:t>ACTTTTTTAATGTCAGTTG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psmA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psmA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psmA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Default="00EE7A97" w:rsidP="00856F83">
            <w:pPr>
              <w:rPr>
                <w:sz w:val="22"/>
                <w:szCs w:val="22"/>
                <w:lang w:val="it-IT"/>
              </w:rPr>
            </w:pPr>
            <w:r w:rsidRPr="00876392">
              <w:rPr>
                <w:sz w:val="22"/>
                <w:szCs w:val="22"/>
                <w:lang w:val="it-IT"/>
              </w:rPr>
              <w:t>CTTTCACATGGGTATCATTGCAG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876392">
              <w:rPr>
                <w:sz w:val="22"/>
                <w:szCs w:val="22"/>
                <w:lang w:val="de-DE"/>
              </w:rPr>
              <w:t>CAATAGCCATCGTTTTGTCCTCC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RF122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48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0521F8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psmB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psmB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psm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  <w:r w:rsidRPr="00876392">
              <w:rPr>
                <w:sz w:val="22"/>
                <w:szCs w:val="22"/>
                <w:lang w:val="de-DE"/>
              </w:rPr>
              <w:t>TAATAATGACGGCGCAAAATTAG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876392">
              <w:rPr>
                <w:sz w:val="22"/>
                <w:szCs w:val="22"/>
                <w:lang w:val="de-DE"/>
              </w:rPr>
              <w:t>GCAACGATGTCTACGATACTTGTG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C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</w:p>
          <w:p w:rsidR="00EE7A97" w:rsidRPr="000521F8" w:rsidRDefault="00EE7A97" w:rsidP="00856F83">
            <w:pPr>
              <w:jc w:val="center"/>
              <w:rPr>
                <w:sz w:val="22"/>
                <w:szCs w:val="22"/>
                <w:lang w:val="it-IT"/>
              </w:rPr>
            </w:pPr>
            <w:r>
              <w:rPr>
                <w:sz w:val="22"/>
                <w:szCs w:val="22"/>
                <w:lang w:val="it-IT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48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i/>
                <w:iCs/>
                <w:sz w:val="22"/>
                <w:szCs w:val="22"/>
                <w:lang w:val="en-US"/>
              </w:rPr>
              <w:lastRenderedPageBreak/>
              <w:t>sak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/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sak-1m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sak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r w:rsidRPr="003B18B6">
              <w:rPr>
                <w:color w:val="000000"/>
                <w:shd w:val="clear" w:color="auto" w:fill="FFFFFF"/>
              </w:rPr>
              <w:t>AAGGCGATGACGCGAGTTAT</w:t>
            </w:r>
          </w:p>
          <w:p w:rsidR="00EE7A97" w:rsidRPr="003B18B6" w:rsidRDefault="00EE7A97" w:rsidP="00856F83">
            <w:r w:rsidRPr="003B18B6">
              <w:rPr>
                <w:color w:val="000000"/>
                <w:shd w:val="clear" w:color="auto" w:fill="FFFFFF"/>
              </w:rPr>
              <w:t>GCGCTTGGATCTAATTCAA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i/>
                <w:sz w:val="22"/>
                <w:szCs w:val="22"/>
                <w:lang w:val="en-US"/>
              </w:rPr>
            </w:pPr>
          </w:p>
          <w:p w:rsidR="00EE7A97" w:rsidRPr="009C10C3" w:rsidRDefault="00EE7A97" w:rsidP="00856F83">
            <w:pPr>
              <w:jc w:val="center"/>
              <w:rPr>
                <w:iCs/>
                <w:sz w:val="22"/>
                <w:szCs w:val="22"/>
                <w:lang w:val="en-US"/>
              </w:rPr>
            </w:pPr>
            <w:r>
              <w:rPr>
                <w:iCs/>
                <w:sz w:val="22"/>
                <w:szCs w:val="22"/>
                <w:lang w:val="en-US"/>
              </w:rPr>
              <w:t>MSSA-476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i/>
                <w:sz w:val="22"/>
                <w:szCs w:val="22"/>
                <w:lang w:val="en-US"/>
              </w:rPr>
            </w:pPr>
          </w:p>
          <w:p w:rsidR="00EE7A97" w:rsidRPr="009C10C3" w:rsidRDefault="00EE7A97" w:rsidP="00856F83">
            <w:pPr>
              <w:jc w:val="center"/>
              <w:rPr>
                <w:iCs/>
                <w:sz w:val="22"/>
                <w:szCs w:val="22"/>
                <w:lang w:val="en-US"/>
              </w:rPr>
            </w:pPr>
            <w:r w:rsidRPr="009C10C3">
              <w:rPr>
                <w:iCs/>
                <w:sz w:val="22"/>
                <w:szCs w:val="22"/>
                <w:lang w:val="en-US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i/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61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i/>
                <w:iCs/>
                <w:sz w:val="22"/>
                <w:szCs w:val="22"/>
                <w:lang w:val="en-US"/>
              </w:rPr>
              <w:t>scn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/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scn-1m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3B18B6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en-US"/>
              </w:rPr>
              <w:t>scn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r w:rsidRPr="003B18B6">
              <w:rPr>
                <w:color w:val="000000"/>
                <w:shd w:val="clear" w:color="auto" w:fill="FFFFFF"/>
              </w:rPr>
              <w:t>AGCACAAGCTTGCCAACATCG</w:t>
            </w:r>
          </w:p>
          <w:p w:rsidR="00EE7A97" w:rsidRPr="003B18B6" w:rsidRDefault="00EE7A97" w:rsidP="00856F83">
            <w:r w:rsidRPr="003B18B6">
              <w:rPr>
                <w:color w:val="000000"/>
                <w:shd w:val="clear" w:color="auto" w:fill="FFFFFF"/>
              </w:rPr>
              <w:t>TTAATATTTACTTTTTAGTG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ind w:left="208" w:hanging="208"/>
              <w:jc w:val="center"/>
              <w:rPr>
                <w:i/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ind w:left="208" w:hanging="208"/>
              <w:jc w:val="center"/>
              <w:rPr>
                <w:i/>
                <w:sz w:val="22"/>
                <w:szCs w:val="22"/>
                <w:lang w:val="en-US"/>
              </w:rPr>
            </w:pPr>
            <w:r>
              <w:rPr>
                <w:iCs/>
                <w:sz w:val="22"/>
                <w:szCs w:val="22"/>
                <w:lang w:val="en-US"/>
              </w:rPr>
              <w:t>MSSA-476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ind w:left="208" w:hanging="208"/>
              <w:jc w:val="center"/>
              <w:rPr>
                <w:i/>
                <w:sz w:val="22"/>
                <w:szCs w:val="22"/>
                <w:lang w:val="en-US"/>
              </w:rPr>
            </w:pPr>
          </w:p>
          <w:p w:rsidR="00EE7A97" w:rsidRPr="009C10C3" w:rsidRDefault="00EE7A97" w:rsidP="00856F83">
            <w:pPr>
              <w:ind w:left="208" w:hanging="208"/>
              <w:jc w:val="center"/>
              <w:rPr>
                <w:iCs/>
                <w:sz w:val="22"/>
                <w:szCs w:val="22"/>
                <w:lang w:val="en-US"/>
              </w:rPr>
            </w:pPr>
            <w:r w:rsidRPr="009C10C3">
              <w:rPr>
                <w:iCs/>
                <w:sz w:val="22"/>
                <w:szCs w:val="22"/>
                <w:lang w:val="en-US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ind w:left="208" w:hanging="208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61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i/>
                <w:sz w:val="22"/>
                <w:szCs w:val="22"/>
                <w:lang w:val="en-US"/>
              </w:rPr>
              <w:t>sdr</w:t>
            </w:r>
            <w:r w:rsidRPr="003B18B6">
              <w:rPr>
                <w:sz w:val="22"/>
                <w:szCs w:val="22"/>
                <w:lang w:val="en-US"/>
              </w:rPr>
              <w:t>C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proofErr w:type="spellStart"/>
            <w:r w:rsidRPr="003B18B6">
              <w:rPr>
                <w:sz w:val="22"/>
                <w:szCs w:val="22"/>
                <w:lang w:val="en-US"/>
              </w:rPr>
              <w:t>sdrC-1m</w:t>
            </w:r>
            <w:proofErr w:type="spellEnd"/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r w:rsidRPr="003B18B6">
              <w:rPr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B18B6">
              <w:rPr>
                <w:sz w:val="22"/>
                <w:szCs w:val="22"/>
                <w:lang w:val="en-US"/>
              </w:rPr>
              <w:t>sdrC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en-US"/>
              </w:rPr>
            </w:pPr>
            <w:r w:rsidRPr="003B18B6">
              <w:rPr>
                <w:sz w:val="22"/>
                <w:szCs w:val="22"/>
                <w:lang w:val="en-US"/>
              </w:rPr>
              <w:t>ACGACTATTAAACCAAGAAC</w:t>
            </w:r>
          </w:p>
          <w:p w:rsidR="00EE7A97" w:rsidRPr="003B18B6" w:rsidRDefault="00EE7A97" w:rsidP="00856F83">
            <w:pPr>
              <w:rPr>
                <w:sz w:val="22"/>
                <w:szCs w:val="22"/>
              </w:rPr>
            </w:pPr>
            <w:r w:rsidRPr="003B18B6">
              <w:rPr>
                <w:sz w:val="22"/>
                <w:szCs w:val="22"/>
              </w:rPr>
              <w:t>GTACTTGAAATAAGCGGTT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dr</w:t>
            </w:r>
            <w:r w:rsidRPr="003B18B6">
              <w:rPr>
                <w:iCs/>
                <w:sz w:val="22"/>
                <w:szCs w:val="22"/>
                <w:lang w:val="de-DE"/>
              </w:rPr>
              <w:t>D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de-DE"/>
              </w:rPr>
              <w:t>sdrD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drD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GGAAATAAAGTTGAAGTTT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ACTTTGTCATCAACTGTAA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sv-SE"/>
              </w:rPr>
            </w:pPr>
            <w:r w:rsidRPr="003B18B6">
              <w:rPr>
                <w:i/>
                <w:iCs/>
                <w:sz w:val="22"/>
                <w:szCs w:val="22"/>
                <w:lang w:val="sv-SE"/>
              </w:rPr>
              <w:t>sdr</w:t>
            </w:r>
            <w:r w:rsidRPr="003B18B6">
              <w:rPr>
                <w:iCs/>
                <w:sz w:val="22"/>
                <w:szCs w:val="22"/>
                <w:lang w:val="sv-SE"/>
              </w:rPr>
              <w:t>E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sv-SE"/>
              </w:rPr>
            </w:pPr>
            <w:r w:rsidRPr="003B18B6">
              <w:rPr>
                <w:i/>
                <w:iCs/>
                <w:sz w:val="22"/>
                <w:szCs w:val="22"/>
                <w:lang w:val="sv-SE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sv-SE"/>
              </w:rPr>
              <w:t>sdrE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sv-SE"/>
              </w:rPr>
            </w:pPr>
            <w:r w:rsidRPr="003B18B6">
              <w:rPr>
                <w:iCs/>
                <w:sz w:val="22"/>
                <w:szCs w:val="22"/>
                <w:lang w:val="sv-SE"/>
              </w:rPr>
              <w:t xml:space="preserve"> sdrE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rPr>
                <w:sz w:val="22"/>
                <w:szCs w:val="22"/>
                <w:lang w:val="da-DK"/>
              </w:rPr>
              <w:t>ATCAAGTACTCAAAAACAG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rPr>
                <w:sz w:val="22"/>
                <w:szCs w:val="22"/>
                <w:lang w:val="da-DK"/>
              </w:rPr>
              <w:t>TGGCTTGTTTCTTTACCTG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wm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r w:rsidRPr="00084916">
              <w:rPr>
                <w:i/>
                <w:iCs/>
                <w:sz w:val="22"/>
                <w:szCs w:val="22"/>
                <w:lang w:val="en-US"/>
              </w:rPr>
              <w:t>sea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084916">
              <w:rPr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084916">
              <w:rPr>
                <w:iCs/>
                <w:sz w:val="22"/>
                <w:szCs w:val="22"/>
                <w:lang w:val="en-US"/>
              </w:rPr>
              <w:t>sea-</w:t>
            </w:r>
            <w:proofErr w:type="spellStart"/>
            <w:r w:rsidRPr="00084916">
              <w:rPr>
                <w:iCs/>
                <w:sz w:val="22"/>
                <w:szCs w:val="22"/>
                <w:lang w:val="en-US"/>
              </w:rPr>
              <w:t>1m</w:t>
            </w:r>
            <w:proofErr w:type="spellEnd"/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084916">
              <w:rPr>
                <w:iCs/>
                <w:sz w:val="22"/>
                <w:szCs w:val="22"/>
                <w:lang w:val="en-US"/>
              </w:rPr>
              <w:t xml:space="preserve"> sea-</w:t>
            </w:r>
            <w:proofErr w:type="spellStart"/>
            <w:r w:rsidRPr="00084916">
              <w:rPr>
                <w:iCs/>
                <w:sz w:val="22"/>
                <w:szCs w:val="22"/>
                <w:lang w:val="en-US"/>
              </w:rPr>
              <w:t>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rPr>
                <w:sz w:val="22"/>
                <w:szCs w:val="22"/>
                <w:lang w:val="da-DK"/>
              </w:rPr>
              <w:t>AAAGTCCCGATCAATTTATGGCTA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GTAATTAACCGAAGGTTCTGTAG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MSSA</w:t>
            </w:r>
            <w:proofErr w:type="spellEnd"/>
            <w:r>
              <w:rPr>
                <w:sz w:val="22"/>
                <w:szCs w:val="22"/>
              </w:rPr>
              <w:t>-476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  <w:lang w:val="da-DK"/>
              </w:rPr>
              <w:fldChar w:fldCharType="begin"/>
            </w:r>
            <w:r w:rsidR="00EE7A97" w:rsidRPr="003B18B6">
              <w:rPr>
                <w:sz w:val="22"/>
                <w:szCs w:val="22"/>
                <w:lang w:val="da-DK"/>
              </w:rPr>
              <w:instrText xml:space="preserve"> ADDIN EN.CITE &lt;EndNote&gt;&lt;Cite ExcludeAuth="1" ExcludeYear="1"&gt;&lt;RecNum&gt;227&lt;/RecNum&gt;&lt;record&gt;&lt;rec-number&gt;227&lt;/rec-number&gt;&lt;ref-type name="Journal Article"&gt;17&lt;/ref-type&gt;&lt;contributors&gt;&lt;authors&gt;&lt;author&gt;Akineden, O.&lt;/author&gt;&lt;author&gt;Annemuller, C.&lt;/author&gt;&lt;author&gt;Hassan, A. A.&lt;/author&gt;&lt;author&gt;Lammler, C.&lt;/author&gt;&lt;author&gt;Wolter, W.&lt;/author&gt;&lt;author&gt;Zschock, M.&lt;/author&gt;&lt;/authors&gt;&lt;/contributors&gt;&lt;auth-address&gt;Institut fur Tierarztliche Nahrungsmittelkunde, Professur fur Milchwissenschaften der Justus-Liebig-Universitat Giessen, Frankfurter Strasse 107, 35392 Giessen, Germany.&lt;/auth-address&gt;&lt;titles&gt;&lt;title&gt;Toxin genes and other characteristics of Staphylococcus aureus isolates from milk of cows with mastitis&lt;/title&gt;&lt;secondary-title&gt;Clin Diagn Lab Immunol&lt;/secondary-title&gt;&lt;/titles&gt;&lt;periodical&gt;&lt;full-title&gt;Clin Diagn Lab Immunol&lt;/full-title&gt;&lt;/periodical&gt;&lt;pages&gt;959-64&lt;/pages&gt;&lt;volume&gt;8&lt;/volume&gt;&lt;number&gt;5&lt;/number&gt;&lt;keywords&gt;&lt;keyword&gt;Animals&lt;/keyword&gt;&lt;keyword&gt;Bacterial Toxins/*genetics/*isolation &amp;amp; purification&lt;/keyword&gt;&lt;keyword&gt;Cattle&lt;/keyword&gt;&lt;keyword&gt;Female&lt;/keyword&gt;&lt;keyword&gt;*Genes, Structural, Bacterial&lt;/keyword&gt;&lt;keyword&gt;Germany&lt;/keyword&gt;&lt;keyword&gt;Mastitis, Bovine/*microbiology&lt;/keyword&gt;&lt;keyword&gt;Milk/*microbiology&lt;/keyword&gt;&lt;keyword&gt;Staphylococcus aureus/*genetics/*isolation &amp;amp; purification&lt;/keyword&gt;&lt;/keywords&gt;&lt;dates&gt;&lt;year&gt;2001&lt;/year&gt;&lt;pub-dates&gt;&lt;date&gt;Sep&lt;/date&gt;&lt;/pub-dates&gt;&lt;/dates&gt;&lt;accession-num&gt;11527811&lt;/accession-num&gt;&lt;call-num&gt;1&lt;/call-num&gt;&lt;urls&gt;&lt;related-urls&gt;&lt;url&gt;http://www.ncbi.nlm.nih.gov/entrez/query.fcgi?cmd=Retrieve&amp;amp;db=PubMed&amp;amp;dopt=Citation&amp;amp;list_uids=11527811&lt;/url&gt;&lt;/related-urls&gt;&lt;/urls&gt;&lt;/record&gt;&lt;/Cite&gt;&lt;Cite ExcludeAuth="1" ExcludeYear="1"&gt;&lt;RecNum&gt;227&lt;/RecNum&gt;&lt;record&gt;&lt;rec-number&gt;227&lt;/rec-number&gt;&lt;ref-type name="Journal Article"&gt;17&lt;/ref-type&gt;&lt;contributors&gt;&lt;authors&gt;&lt;author&gt;Akineden, O.&lt;/author&gt;&lt;author&gt;Annemuller, C.&lt;/author&gt;&lt;author&gt;Hassan, A. A.&lt;/author&gt;&lt;author&gt;Lammler, C.&lt;/author&gt;&lt;author&gt;Wolter, W.&lt;/author&gt;&lt;author&gt;Zschock, M.&lt;/author&gt;&lt;/authors&gt;&lt;/contributors&gt;&lt;auth-address&gt;Institut fur Tierarztliche Nahrungsmittelkunde, Professur fur Milchwissenschaften der Justus-Liebig-Universitat Giessen, Frankfurter Strasse 107, 35392 Giessen, Germany.&lt;/auth-address&gt;&lt;titles&gt;&lt;title&gt;Toxin genes and other characteristics of Staphylococcus aureus isolates from milk of cows with mastitis&lt;/title&gt;&lt;secondary-title&gt;Clin Diagn Lab Immunol&lt;/secondary-title&gt;&lt;/titles&gt;&lt;periodical&gt;&lt;full-title&gt;Clin Diagn Lab Immunol&lt;/full-title&gt;&lt;/periodical&gt;&lt;pages&gt;959-64&lt;/pages&gt;&lt;volume&gt;8&lt;/volume&gt;&lt;number&gt;5&lt;/number&gt;&lt;keywords&gt;&lt;keyword&gt;Animals&lt;/keyword&gt;&lt;keyword&gt;Bacterial Toxins/*genetics/*isolation &amp;amp; purification&lt;/keyword&gt;&lt;keyword&gt;Cattle&lt;/keyword&gt;&lt;keyword&gt;Female&lt;/keyword&gt;&lt;keyword&gt;*Genes, Structural, Bacterial&lt;/keyword&gt;&lt;keyword&gt;Germany&lt;/keyword&gt;&lt;keyword&gt;Mastitis, Bovine/*microbiology&lt;/keyword&gt;&lt;keyword&gt;Milk/*microbiology&lt;/keyword&gt;&lt;keyword&gt;Staphylococcus aureus/*genetics/*isolation &amp;amp; purification&lt;/keyword&gt;&lt;/keywords&gt;&lt;dates&gt;&lt;year&gt;2001&lt;/year&gt;&lt;pub-dates&gt;&lt;date&gt;Sep&lt;/date&gt;&lt;/pub-dates&gt;&lt;/dates&gt;&lt;accession-num&gt;11527811&lt;/accession-num&gt;&lt;call-num&gt;1&lt;/call-num&gt;&lt;urls&gt;&lt;related-urls&gt;&lt;url&gt;http://www.ncbi.nlm.nih.gov/entrez/query.fcgi?cmd=Retrieve&amp;amp;db=PubMed&amp;amp;dopt=Citation&amp;amp;list_uids=11527811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  <w:lang w:val="da-DK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>seb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eb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eb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rPr>
                <w:sz w:val="22"/>
                <w:szCs w:val="22"/>
                <w:lang w:val="da-DK"/>
              </w:rPr>
              <w:t>TCGCATCAAACTGACAAAC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rPr>
                <w:sz w:val="22"/>
                <w:szCs w:val="22"/>
                <w:lang w:val="da-DK"/>
              </w:rPr>
              <w:t>GCAGGTACTCTATAAGTGC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fr-FR"/>
              </w:rPr>
            </w:pPr>
            <w:r w:rsidRPr="003B18B6">
              <w:rPr>
                <w:i/>
                <w:iCs/>
                <w:sz w:val="22"/>
                <w:szCs w:val="22"/>
                <w:lang w:val="fr-FR"/>
              </w:rPr>
              <w:t>sec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fr-FR"/>
              </w:rPr>
            </w:pPr>
            <w:r w:rsidRPr="003B18B6">
              <w:rPr>
                <w:i/>
                <w:iCs/>
                <w:sz w:val="22"/>
                <w:szCs w:val="22"/>
                <w:lang w:val="fr-FR"/>
              </w:rPr>
              <w:t xml:space="preserve"> </w:t>
            </w:r>
            <w:r w:rsidRPr="003B18B6">
              <w:rPr>
                <w:iCs/>
                <w:sz w:val="22"/>
                <w:szCs w:val="22"/>
                <w:lang w:val="fr-FR"/>
              </w:rPr>
              <w:t>sec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fr-FR"/>
              </w:rPr>
            </w:pPr>
            <w:r w:rsidRPr="003B18B6">
              <w:rPr>
                <w:iCs/>
                <w:sz w:val="22"/>
                <w:szCs w:val="22"/>
                <w:lang w:val="fr-FR"/>
              </w:rPr>
              <w:t xml:space="preserve"> sec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GACATAAAAGCTAGGAATT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AAATCGGATTAACATTATC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55611D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proofErr w:type="spellStart"/>
            <w:r w:rsidRPr="0055611D">
              <w:rPr>
                <w:i/>
                <w:iCs/>
                <w:sz w:val="22"/>
                <w:szCs w:val="22"/>
                <w:lang w:val="en-US"/>
              </w:rPr>
              <w:t>sed</w:t>
            </w:r>
            <w:proofErr w:type="spellEnd"/>
          </w:p>
          <w:p w:rsidR="00EE7A97" w:rsidRPr="0055611D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55611D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55611D">
              <w:rPr>
                <w:iCs/>
                <w:sz w:val="22"/>
                <w:szCs w:val="22"/>
                <w:lang w:val="en-US"/>
              </w:rPr>
              <w:t>sed-1m</w:t>
            </w:r>
            <w:proofErr w:type="spellEnd"/>
          </w:p>
          <w:p w:rsidR="00EE7A97" w:rsidRPr="0055611D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55611D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55611D">
              <w:rPr>
                <w:iCs/>
                <w:sz w:val="22"/>
                <w:szCs w:val="22"/>
                <w:lang w:val="en-US"/>
              </w:rPr>
              <w:t>sed-2c</w:t>
            </w:r>
            <w:proofErr w:type="spellEnd"/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55611D" w:rsidRDefault="00EE7A97" w:rsidP="00856F83">
            <w:pPr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CTAGTTTGGTAATATCTCC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TAATGCTATATCTTATAGG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RI1151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sv-SE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nil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r w:rsidRPr="00084916">
              <w:rPr>
                <w:i/>
                <w:iCs/>
                <w:sz w:val="22"/>
                <w:szCs w:val="22"/>
                <w:lang w:val="en-US"/>
              </w:rPr>
              <w:t>see</w:t>
            </w:r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084916">
              <w:rPr>
                <w:iCs/>
                <w:sz w:val="22"/>
                <w:szCs w:val="22"/>
                <w:lang w:val="en-US"/>
              </w:rPr>
              <w:t xml:space="preserve"> see-</w:t>
            </w:r>
            <w:proofErr w:type="spellStart"/>
            <w:r w:rsidRPr="00084916">
              <w:rPr>
                <w:iCs/>
                <w:sz w:val="22"/>
                <w:szCs w:val="22"/>
                <w:lang w:val="en-US"/>
              </w:rPr>
              <w:t>1m</w:t>
            </w:r>
            <w:proofErr w:type="spellEnd"/>
          </w:p>
          <w:p w:rsidR="00EE7A97" w:rsidRPr="00084916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084916">
              <w:rPr>
                <w:iCs/>
                <w:sz w:val="22"/>
                <w:szCs w:val="22"/>
                <w:lang w:val="en-US"/>
              </w:rPr>
              <w:t xml:space="preserve"> see-</w:t>
            </w:r>
            <w:proofErr w:type="spellStart"/>
            <w:r w:rsidRPr="00084916">
              <w:rPr>
                <w:iCs/>
                <w:sz w:val="22"/>
                <w:szCs w:val="22"/>
                <w:lang w:val="en-US"/>
              </w:rPr>
              <w:t>2c</w:t>
            </w:r>
            <w:proofErr w:type="spellEnd"/>
          </w:p>
        </w:tc>
        <w:tc>
          <w:tcPr>
            <w:tcW w:w="4891" w:type="dxa"/>
            <w:tcBorders>
              <w:top w:val="nil"/>
              <w:bottom w:val="single" w:sz="4" w:space="0" w:color="auto"/>
            </w:tcBorders>
          </w:tcPr>
          <w:p w:rsidR="00EE7A97" w:rsidRPr="00084916" w:rsidRDefault="00EE7A97" w:rsidP="00856F83">
            <w:pPr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TAGATAAGGTTAAAACAAG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TAACTTACCGTGGACCCTTC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FRI326</w:t>
            </w:r>
            <w:proofErr w:type="spellEnd"/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sv-SE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/>
                <w:iCs/>
                <w:sz w:val="22"/>
                <w:szCs w:val="22"/>
                <w:lang w:val="da-DK"/>
              </w:rPr>
              <w:t>seg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eg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a-DK"/>
              </w:rPr>
            </w:pPr>
            <w:r w:rsidRPr="003B18B6">
              <w:rPr>
                <w:iCs/>
                <w:sz w:val="22"/>
                <w:szCs w:val="22"/>
                <w:lang w:val="da-DK"/>
              </w:rPr>
              <w:t xml:space="preserve"> seg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nl-NL"/>
              </w:rPr>
            </w:pPr>
            <w:r w:rsidRPr="003B18B6">
              <w:rPr>
                <w:sz w:val="22"/>
                <w:szCs w:val="22"/>
                <w:lang w:val="nl-NL"/>
              </w:rPr>
              <w:t>AATTATGTGAATGCTCAACCCGAT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nl-NL"/>
              </w:rPr>
            </w:pPr>
            <w:r w:rsidRPr="003B18B6">
              <w:rPr>
                <w:sz w:val="22"/>
                <w:szCs w:val="22"/>
                <w:lang w:val="nl-NL"/>
              </w:rPr>
              <w:t>AAACTTATATGGAACAAAAGGTACTAGTT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h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h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h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CAATCACATCATATGCGAAAGCA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CATCTACCCAAACATTAGCAC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SSA-476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i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i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i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CTCAAGGTGATATTGGTGTAG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AAAAAACTTACAGGCAGTCCATCT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j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j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j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Default="00EE7A97" w:rsidP="00856F83">
            <w:pPr>
              <w:rPr>
                <w:sz w:val="22"/>
                <w:szCs w:val="22"/>
                <w:lang w:val="de-DE"/>
              </w:rPr>
            </w:pPr>
            <w:r w:rsidRPr="00876392">
              <w:rPr>
                <w:sz w:val="22"/>
                <w:szCs w:val="22"/>
                <w:lang w:val="de-DE"/>
              </w:rPr>
              <w:t>GGTTTTCAATGTTCTGGTGG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876392">
              <w:rPr>
                <w:sz w:val="22"/>
                <w:szCs w:val="22"/>
                <w:lang w:val="de-DE"/>
              </w:rPr>
              <w:t>AACCAACGGTTCTTTTGAG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876392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RI1151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876392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EE7A97" w:rsidP="00F56AE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  <w:lang w:val="it-IT"/>
              </w:rPr>
              <w:t>[</w:t>
            </w:r>
            <w:r w:rsidR="00F56AEB">
              <w:rPr>
                <w:bCs/>
                <w:sz w:val="22"/>
                <w:szCs w:val="22"/>
              </w:rPr>
              <w:t>4</w:t>
            </w:r>
            <w:r w:rsidR="00680514">
              <w:rPr>
                <w:bCs/>
                <w:sz w:val="22"/>
                <w:szCs w:val="22"/>
              </w:rPr>
              <w:t>9</w:t>
            </w:r>
            <w:r>
              <w:rPr>
                <w:bCs/>
                <w:sz w:val="22"/>
                <w:szCs w:val="22"/>
              </w:rPr>
              <w:t>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lk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k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k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ATGGCGGAGTCACAGCTAC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TGCCGTTATGTCCATAAATGT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OL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e-DE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  <w:lang w:val="de-DE"/>
              </w:rPr>
              <w:fldChar w:fldCharType="begin"/>
            </w:r>
            <w:r w:rsidR="00EE7A97" w:rsidRPr="003B18B6">
              <w:rPr>
                <w:sz w:val="22"/>
                <w:szCs w:val="22"/>
                <w:lang w:val="de-DE"/>
              </w:rPr>
              <w:instrText xml:space="preserve"> ADDIN EN.CITE &lt;EndNote&gt;&lt;Cite ExcludeAuth="1" ExcludeYear="1"&gt;&lt;RecNum&gt;4977&lt;/RecNum&gt;&lt;record&gt;&lt;rec-number&gt;4977&lt;/rec-number&gt;&lt;ref-type name="Journal Article"&gt;17&lt;/ref-type&gt;&lt;contributors&gt;&lt;authors&gt;&lt;author&gt;Holtfreter, S.&lt;/author&gt;&lt;author&gt;Bauer, K.&lt;/author&gt;&lt;author&gt;Thomas, D.&lt;/author&gt;&lt;author&gt;Feig, C.&lt;/author&gt;&lt;author&gt;Lorenz, V.&lt;/author&gt;&lt;author&gt;Roschack, K.&lt;/author&gt;&lt;author&gt;Friebe, E.&lt;/author&gt;&lt;author&gt;Selleng, K.&lt;/author&gt;&lt;author&gt;Lovenich, S.&lt;/author&gt;&lt;author&gt;Greve, T.&lt;/author&gt;&lt;author&gt;Greinacher, A.&lt;/author&gt;&lt;author&gt;Panzig, B.&lt;/author&gt;&lt;author&gt;Engelmann, S.&lt;/author&gt;&lt;author&gt;Lina, G.&lt;/author&gt;&lt;author&gt;Broker, B. M.&lt;/author&gt;&lt;/authors&gt;&lt;/contributors&gt;&lt;auth-address&gt;Institut fur Immunologie und Transfusionsmedizin, Ernst-Moritz-Arndt-Universitat Greifswald, Diagnostikzentrum Sauerbruchstrasse, D-17487 Greifswald, Germany.&lt;/auth-address&gt;&lt;titles&gt;&lt;title&gt;egc-Encoded superantigens from Staphylococcus aureus are neutralized by human sera much less efficiently than are classical staphylococcal enterotoxins or toxic shock syndrome toxin&lt;/title&gt;&lt;secondary-title&gt;Infect Immun&lt;/secondary-title&gt;&lt;/titles&gt;&lt;periodical&gt;&lt;full-title&gt;Infect Immun&lt;/full-title&gt;&lt;/periodical&gt;&lt;pages&gt;4061-71&lt;/pages&gt;&lt;volume&gt;72&lt;/volume&gt;&lt;number&gt;7&lt;/number&gt;&lt;keywords&gt;&lt;keyword&gt;Adult&lt;/keyword&gt;&lt;keyword&gt;Bacterial Toxins/*immunology&lt;/keyword&gt;&lt;keyword&gt;Enterotoxins/*immunology&lt;/keyword&gt;&lt;keyword&gt;Female&lt;/keyword&gt;&lt;keyword&gt;Humans&lt;/keyword&gt;&lt;keyword&gt;Male&lt;/keyword&gt;&lt;keyword&gt;Serum/*immunology&lt;/keyword&gt;&lt;keyword&gt;Staphylococcus aureus/*immunology&lt;/keyword&gt;&lt;keyword&gt;Superantigens/*immunology&lt;/keyword&gt;&lt;/keywords&gt;&lt;dates&gt;&lt;year&gt;2004&lt;/year&gt;&lt;pub-dates&gt;&lt;date&gt;Jul&lt;/date&gt;&lt;/pub-dates&gt;&lt;/dates&gt;&lt;accession-num&gt;15213151&lt;/accession-num&gt;&lt;call-num&gt;10&lt;/call-num&gt;&lt;urls&gt;&lt;related-urls&gt;&lt;url&gt;http://www.ncbi.nlm.nih.gov/entrez/query.fcgi?cmd=Retrieve&amp;amp;db=PubMed&amp;amp;dopt=Citation&amp;amp;list_uids=15213151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  <w:lang w:val="de-DE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ll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l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l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55611D" w:rsidRDefault="00EE7A97" w:rsidP="00856F83">
            <w:pPr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CACCAGAATCACACCGCTTA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TCCCCTTATCAAAACCGCTA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fr-FR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l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m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m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CTATTAATCTTTGGGTTAATGGAGAA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TTCAGTTTCGACAGTTTTGTTGTCA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e-DE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  <w:lang w:val="de-DE"/>
              </w:rPr>
              <w:fldChar w:fldCharType="begin"/>
            </w:r>
            <w:r w:rsidR="00EE7A97" w:rsidRPr="003B18B6">
              <w:rPr>
                <w:sz w:val="22"/>
                <w:szCs w:val="22"/>
                <w:lang w:val="de-DE"/>
              </w:rPr>
              <w:instrText xml:space="preserve"> ADDIN EN.CITE &lt;EndNote&gt;&lt;Cite ExcludeAuth="1" ExcludeYear="1"&gt;&lt;RecNum&gt;4971&lt;/RecNum&gt;&lt;record&gt;&lt;rec-number&gt;4971&lt;/rec-number&gt;&lt;ref-type name="Journal Article"&gt;17&lt;/ref-type&gt;&lt;contributors&gt;&lt;authors&gt;&lt;author&gt;Jarraud, S.&lt;/author&gt;&lt;author&gt;Peyrat, M. A.&lt;/author&gt;&lt;author&gt;Lim, A.&lt;/author&gt;&lt;author&gt;Tristan, A.&lt;/author&gt;&lt;author&gt;Bes, M.&lt;/author&gt;&lt;author&gt;Mougel, C.&lt;/author&gt;&lt;author&gt;Etienne, J.&lt;/author&gt;&lt;author&gt;Vandenesch, F.&lt;/author&gt;&lt;author&gt;Bonneville, M.&lt;/author&gt;&lt;author&gt;Lina, G.&lt;/author&gt;&lt;/authors&gt;&lt;/contributors&gt;&lt;auth-address&gt;Centre Nationale des Toxemies a Staphylococques, Faculte de Medecine Laennec, Lyon, France.&lt;/auth-address&gt;&lt;titles&gt;&lt;title&gt;egc, a highly prevalent operon of enterotoxin gene, forms a putative nursery of superantigens in Staphylococcus aureus&lt;/title&gt;&lt;secondary-title&gt;J Immunol&lt;/secondary-title&gt;&lt;/titles&gt;&lt;periodical&gt;&lt;full-title&gt;J Immunol&lt;/full-title&gt;&lt;/periodical&gt;&lt;pages&gt;669-77&lt;/pages&gt;&lt;volume&gt;166&lt;/volume&gt;&lt;number&gt;1&lt;/number&gt;&lt;keywords&gt;&lt;keyword&gt;3&amp;apos; Untranslated Regions/genetics&lt;/keyword&gt;&lt;keyword&gt;5&amp;apos; Untranslated Regions/genetics&lt;/keyword&gt;&lt;keyword&gt;Amino Acid Sequence&lt;/keyword&gt;&lt;keyword&gt;Base Sequence&lt;/keyword&gt;&lt;keyword&gt;Enterotoxins/*genetics/*immunology&lt;/keyword&gt;&lt;keyword&gt;Humans&lt;/keyword&gt;&lt;keyword&gt;Lymphocyte Activation/genetics&lt;/keyword&gt;&lt;keyword&gt;Molecular Sequence Data&lt;/keyword&gt;&lt;keyword&gt;Open Reading Frames/genetics&lt;/keyword&gt;&lt;keyword&gt;Operon/*immunology&lt;/keyword&gt;&lt;keyword&gt;Phylogeny&lt;/keyword&gt;&lt;keyword&gt;Staphylococcus aureus/*genetics/*immunology/isolation &amp;amp; purification&lt;/keyword&gt;&lt;keyword&gt;Superantigens/*genetics/immunology&lt;/keyword&gt;&lt;keyword&gt;T-Lymphocytes/immunology&lt;/keyword&gt;&lt;keyword&gt;Transcription, Genetic/immunology&lt;/keyword&gt;&lt;/keywords&gt;&lt;dates&gt;&lt;year&gt;2001&lt;/year&gt;&lt;pub-dates&gt;&lt;date&gt;Jan 1&lt;/date&gt;&lt;/pub-dates&gt;&lt;/dates&gt;&lt;accession-num&gt;11123352&lt;/accession-num&gt;&lt;call-num&gt;5&lt;/call-num&gt;&lt;urls&gt;&lt;related-urls&gt;&lt;url&gt;http://www.ncbi.nlm.nih.gov/entrez/query.fcgi?cmd=Retrieve&amp;amp;db=PubMed&amp;amp;dopt=Citation&amp;amp;list_uids=11123352 &lt;/url&gt;&lt;/related-urls&gt;&lt;/urls&gt;&lt;/record&gt;&lt;/Cite&gt;&lt;Cite ExcludeAuth="1" ExcludeYear="1"&gt;&lt;RecNum&gt;4971&lt;/RecNum&gt;&lt;record&gt;&lt;rec-number&gt;4971&lt;/rec-number&gt;&lt;ref-type name="Journal Article"&gt;17&lt;/ref-type&gt;&lt;contributors&gt;&lt;authors&gt;&lt;author&gt;Jarraud, S.&lt;/author&gt;&lt;author&gt;Peyrat, M. A.&lt;/author&gt;&lt;author&gt;Lim, A.&lt;/author&gt;&lt;author&gt;Tristan, A.&lt;/author&gt;&lt;author&gt;Bes, M.&lt;/author&gt;&lt;author&gt;Mougel, C.&lt;/author&gt;&lt;author&gt;Etienne, J.&lt;/author&gt;&lt;author&gt;Vandenesch, F.&lt;/author&gt;&lt;author&gt;Bonneville, M.&lt;/author&gt;&lt;author&gt;Lina, G.&lt;/author&gt;&lt;/authors&gt;&lt;/contributors&gt;&lt;auth-address&gt;Centre Nationale des Toxemies a Staphylococques, Faculte de Medecine Laennec, Lyon, France.&lt;/auth-address&gt;&lt;titles&gt;&lt;title&gt;egc, a highly prevalent operon of enterotoxin gene, forms a putative nursery of superantigens in Staphylococcus aureus&lt;/title&gt;&lt;secondary-title&gt;J Immunol&lt;/secondary-title&gt;&lt;/titles&gt;&lt;periodical&gt;&lt;full-title&gt;J Immunol&lt;/full-title&gt;&lt;/periodical&gt;&lt;pages&gt;669-77&lt;/pages&gt;&lt;volume&gt;166&lt;/volume&gt;&lt;number&gt;1&lt;/number&gt;&lt;keywords&gt;&lt;keyword&gt;3&amp;apos; Untranslated Regions/genetics&lt;/keyword&gt;&lt;keyword&gt;5&amp;apos; Untranslated Regions/genetics&lt;/keyword&gt;&lt;keyword&gt;Amino Acid Sequence&lt;/keyword&gt;&lt;keyword&gt;Base Sequence&lt;/keyword&gt;&lt;keyword&gt;Enterotoxins/*genetics/*immunology&lt;/keyword&gt;&lt;keyword&gt;Humans&lt;/keyword&gt;&lt;keyword&gt;Lymphocyte Activation/genetics&lt;/keyword&gt;&lt;keyword&gt;Molecular Sequence Data&lt;/keyword&gt;&lt;keyword&gt;Open Reading Frames/genetics&lt;/keyword&gt;&lt;keyword&gt;Operon/*immunology&lt;/keyword&gt;&lt;keyword&gt;Phylogeny&lt;/keyword&gt;&lt;keyword&gt;Staphylococcus aureus/*genetics/*immunology/isolation &amp;amp; purification&lt;/keyword&gt;&lt;keyword&gt;Superantigens/*genetics/immunology&lt;/keyword&gt;&lt;keyword&gt;T-Lymphocytes/immunology&lt;/keyword&gt;&lt;keyword&gt;Transcription, Genetic/immunology&lt;/keyword&gt;&lt;/keywords&gt;&lt;dates&gt;&lt;year&gt;2001&lt;/year&gt;&lt;pub-dates&gt;&lt;date&gt;Jan 1&lt;/date&gt;&lt;/pub-dates&gt;&lt;/dates&gt;&lt;accession-num&gt;11123352&lt;/accession-num&gt;&lt;call-num&gt;5&lt;/call-num&gt;&lt;urls&gt;&lt;related-urls&gt;&lt;url&gt;http://www.ncbi.nlm.nih.gov/entrez/query.fcgi?cmd=Retrieve&amp;amp;db=PubMed&amp;amp;dopt=Citation&amp;amp;list_uids=11123352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  <w:lang w:val="de-DE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ln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n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n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ACGTGGCAATTAGACGAGT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GATTGATCTTGATGATTATGA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de-DE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nil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lastRenderedPageBreak/>
              <w:t>selo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o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o-2c</w:t>
            </w:r>
          </w:p>
        </w:tc>
        <w:tc>
          <w:tcPr>
            <w:tcW w:w="4891" w:type="dxa"/>
            <w:tcBorders>
              <w:top w:val="nil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GAGAGTTTGTGTAAGAAGTCAAGT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GATTCTTTATGCTCCGAATGAGAA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fr-FR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  <w:lang w:val="fr-FR"/>
              </w:rPr>
              <w:fldChar w:fldCharType="begin"/>
            </w:r>
            <w:r w:rsidR="00EE7A97" w:rsidRPr="003B18B6">
              <w:rPr>
                <w:sz w:val="22"/>
                <w:szCs w:val="22"/>
                <w:lang w:val="fr-FR"/>
              </w:rPr>
              <w:instrText xml:space="preserve"> ADDIN EN.CITE &lt;EndNote&gt;&lt;Cite ExcludeAuth="1" ExcludeYear="1"&gt;&lt;RecNum&gt;4975&lt;/RecNum&gt;&lt;record&gt;&lt;rec-number&gt;4975&lt;/rec-number&gt;&lt;ref-type name="Journal Article"&gt;17&lt;/ref-type&gt;&lt;contributors&gt;&lt;authors&gt;&lt;author&gt;Smyth, D. S.&lt;/author&gt;&lt;author&gt;Hartigan, P. J.&lt;/author&gt;&lt;author&gt;Meaney, W. J.&lt;/author&gt;&lt;author&gt;Fitzgerald, J. R.&lt;/author&gt;&lt;author&gt;Deobald, C. F.&lt;/author&gt;&lt;author&gt;Bohach, G. A.&lt;/author&gt;&lt;author&gt;Smyth, C. J.&lt;/author&gt;&lt;/authors&gt;&lt;/contributors&gt;&lt;auth-address&gt;Department of Microbiology, Moyne Institute of Preventive Medicine, Trinity College Dublin, University of Dublin, Dublin 2, Ireland.&lt;/auth-address&gt;&lt;titles&gt;&lt;title&gt;Superantigen genes encoded by the egc cluster and SaPIbov are predominant among Staphylococcus aureus isolates from cows, goats, sheep, rabbits and poultry&lt;/title&gt;&lt;secondary-title&gt;J Med Microbiol&lt;/secondary-title&gt;&lt;/titles&gt;&lt;periodical&gt;&lt;full-title&gt;J Med Microbiol&lt;/full-title&gt;&lt;/periodical&gt;&lt;pages&gt;401-11&lt;/pages&gt;&lt;volume&gt;54&lt;/volume&gt;&lt;number&gt;Pt 4&lt;/number&gt;&lt;keywords&gt;&lt;keyword&gt;Animals&lt;/keyword&gt;&lt;keyword&gt;Bacterial Toxins/genetics&lt;/keyword&gt;&lt;keyword&gt;Base Sequence&lt;/keyword&gt;&lt;keyword&gt;Cattle/microbiology&lt;/keyword&gt;&lt;keyword&gt;DNA Primers&lt;/keyword&gt;&lt;keyword&gt;Enterotoxins/genetics&lt;/keyword&gt;&lt;keyword&gt;Geography&lt;/keyword&gt;&lt;keyword&gt;Goats/microbiology&lt;/keyword&gt;&lt;keyword&gt;*Multigene Family&lt;/keyword&gt;&lt;keyword&gt;Polymerase Chain Reaction/methods&lt;/keyword&gt;&lt;keyword&gt;Poultry/microbiology&lt;/keyword&gt;&lt;keyword&gt;Rabbits/microbiology&lt;/keyword&gt;&lt;keyword&gt;Sheep/microbiology&lt;/keyword&gt;&lt;keyword&gt;Staphylococcus aureus/*genetics/isolation &amp;amp; purification&lt;/keyword&gt;&lt;keyword&gt;Superantigens/*genetics&lt;/keyword&gt;&lt;/keywords&gt;&lt;dates&gt;&lt;year&gt;2005&lt;/year&gt;&lt;pub-dates&gt;&lt;date&gt;Apr&lt;/date&gt;&lt;/pub-dates&gt;&lt;/dates&gt;&lt;accession-num&gt;15770028&lt;/accession-num&gt;&lt;call-num&gt;6 &amp;amp; 93&lt;/call-num&gt;&lt;urls&gt;&lt;related-urls&gt;&lt;url&gt;http://www.ncbi.nlm.nih.gov/entrez/query.fcgi?cmd=Retrieve&amp;amp;db=PubMed&amp;amp;dopt=Citation&amp;amp;list_uids=15770028 &lt;/url&gt;&lt;/related-urls&gt;&lt;/urls&gt;&lt;/record&gt;&lt;/Cite&gt;&lt;Cite ExcludeAuth="1" ExcludeYear="1"&gt;&lt;RecNum&gt;4975&lt;/RecNum&gt;&lt;record&gt;&lt;rec-number&gt;4975&lt;/rec-number&gt;&lt;ref-type name="Journal Article"&gt;17&lt;/ref-type&gt;&lt;contributors&gt;&lt;authors&gt;&lt;author&gt;Smyth, D. S.&lt;/author&gt;&lt;author&gt;Hartigan, P. J.&lt;/author&gt;&lt;author&gt;Meaney, W. J.&lt;/author&gt;&lt;author&gt;Fitzgerald, J. R.&lt;/author&gt;&lt;author&gt;Deobald, C. F.&lt;/author&gt;&lt;author&gt;Bohach, G. A.&lt;/author&gt;&lt;author&gt;Smyth, C. J.&lt;/author&gt;&lt;/authors&gt;&lt;/contributors&gt;&lt;auth-address&gt;Department of Microbiology, Moyne Institute of Preventive Medicine, Trinity College Dublin, University of Dublin, Dublin 2, Ireland.&lt;/auth-address&gt;&lt;titles&gt;&lt;title&gt;Superantigen genes encoded by the egc cluster and SaPIbov are predominant among Staphylococcus aureus isolates from cows, goats, sheep, rabbits and poultry&lt;/title&gt;&lt;secondary-title&gt;J Med Microbiol&lt;/secondary-title&gt;&lt;/titles&gt;&lt;periodical&gt;&lt;full-title&gt;J Med Microbiol&lt;/full-title&gt;&lt;/periodical&gt;&lt;pages&gt;401-11&lt;/pages&gt;&lt;volume&gt;54&lt;/volume&gt;&lt;number&gt;Pt 4&lt;/number&gt;&lt;keywords&gt;&lt;keyword&gt;Animals&lt;/keyword&gt;&lt;keyword&gt;Bacterial Toxins/genetics&lt;/keyword&gt;&lt;keyword&gt;Base Sequence&lt;/keyword&gt;&lt;keyword&gt;Cattle/microbiology&lt;/keyword&gt;&lt;keyword&gt;DNA Primers&lt;/keyword&gt;&lt;keyword&gt;Enterotoxins/genetics&lt;/keyword&gt;&lt;keyword&gt;Geography&lt;/keyword&gt;&lt;keyword&gt;Goats/microbiology&lt;/keyword&gt;&lt;keyword&gt;*Multigene Family&lt;/keyword&gt;&lt;keyword&gt;Polymerase Chain Reaction/methods&lt;/keyword&gt;&lt;keyword&gt;Poultry/microbiology&lt;/keyword&gt;&lt;keyword&gt;Rabbits/microbiology&lt;/keyword&gt;&lt;keyword&gt;Sheep/microbiology&lt;/keyword&gt;&lt;keyword&gt;Staphylococcus aureus/*genetics/isolation &amp;amp; purification&lt;/keyword&gt;&lt;keyword&gt;Superantigens/*genetics&lt;/keyword&gt;&lt;/keywords&gt;&lt;dates&gt;&lt;year&gt;2005&lt;/year&gt;&lt;pub-dates&gt;&lt;date&gt;Apr&lt;/date&gt;&lt;/pub-dates&gt;&lt;/dates&gt;&lt;accession-num&gt;15770028&lt;/accession-num&gt;&lt;call-num&gt;6 &amp;amp; 93&lt;/call-num&gt;&lt;urls&gt;&lt;related-urls&gt;&lt;url&gt;http://www.ncbi.nlm.nih.gov/entrez/query.fcgi?cmd=Retrieve&amp;amp;db=PubMed&amp;amp;dopt=Citation&amp;amp;list_uids=15770028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  <w:lang w:val="fr-FR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nil"/>
              <w:bottom w:val="single" w:sz="4" w:space="0" w:color="auto"/>
            </w:tcBorders>
          </w:tcPr>
          <w:p w:rsidR="00EE7A97" w:rsidRPr="0055611D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proofErr w:type="spellStart"/>
            <w:r w:rsidRPr="0055611D">
              <w:rPr>
                <w:i/>
                <w:iCs/>
                <w:sz w:val="22"/>
                <w:szCs w:val="22"/>
                <w:lang w:val="en-US"/>
              </w:rPr>
              <w:t>selp</w:t>
            </w:r>
            <w:proofErr w:type="spellEnd"/>
          </w:p>
          <w:p w:rsidR="00EE7A97" w:rsidRPr="0055611D" w:rsidRDefault="00EE7A97" w:rsidP="00856F83">
            <w:pPr>
              <w:rPr>
                <w:iCs/>
                <w:sz w:val="22"/>
                <w:szCs w:val="22"/>
                <w:lang w:val="en-US"/>
              </w:rPr>
            </w:pPr>
            <w:r w:rsidRPr="0055611D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55611D">
              <w:rPr>
                <w:iCs/>
                <w:sz w:val="22"/>
                <w:szCs w:val="22"/>
                <w:lang w:val="en-US"/>
              </w:rPr>
              <w:t>selp-1m</w:t>
            </w:r>
            <w:proofErr w:type="spellEnd"/>
          </w:p>
          <w:p w:rsidR="00EE7A97" w:rsidRPr="0055611D" w:rsidRDefault="00EE7A97" w:rsidP="00856F83">
            <w:pPr>
              <w:rPr>
                <w:i/>
                <w:iCs/>
                <w:sz w:val="22"/>
                <w:szCs w:val="22"/>
                <w:lang w:val="en-US"/>
              </w:rPr>
            </w:pPr>
            <w:r w:rsidRPr="0055611D">
              <w:rPr>
                <w:i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55611D">
              <w:rPr>
                <w:iCs/>
                <w:sz w:val="22"/>
                <w:szCs w:val="22"/>
                <w:lang w:val="en-US"/>
              </w:rPr>
              <w:t>selp-2c</w:t>
            </w:r>
            <w:proofErr w:type="spellEnd"/>
          </w:p>
        </w:tc>
        <w:tc>
          <w:tcPr>
            <w:tcW w:w="4891" w:type="dxa"/>
            <w:tcBorders>
              <w:top w:val="nil"/>
              <w:bottom w:val="single" w:sz="4" w:space="0" w:color="auto"/>
            </w:tcBorders>
          </w:tcPr>
          <w:p w:rsidR="00EE7A97" w:rsidRPr="0055611D" w:rsidRDefault="00EE7A97" w:rsidP="00856F83">
            <w:pPr>
              <w:rPr>
                <w:sz w:val="22"/>
                <w:szCs w:val="22"/>
                <w:lang w:val="en-US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CTGAATTGCAGGGAACTGCT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  <w:r w:rsidRPr="003B18B6">
              <w:rPr>
                <w:sz w:val="22"/>
                <w:szCs w:val="22"/>
                <w:lang w:val="sv-SE"/>
              </w:rPr>
              <w:t>ATTGGCGGTGTCTTTTGAAC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sv-SE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  <w:lang w:val="de-DE"/>
              </w:rPr>
              <w:fldChar w:fldCharType="begin"/>
            </w:r>
            <w:r w:rsidR="00EE7A97" w:rsidRPr="003B18B6">
              <w:rPr>
                <w:sz w:val="22"/>
                <w:szCs w:val="22"/>
                <w:lang w:val="de-DE"/>
              </w:rPr>
              <w:instrText xml:space="preserve"> ADDIN EN.CITE &lt;EndNote&gt;&lt;Cite ExcludeAuth="1" ExcludeYear="1"&gt;&lt;RecNum&gt;4977&lt;/RecNum&gt;&lt;record&gt;&lt;rec-number&gt;4977&lt;/rec-number&gt;&lt;ref-type name="Journal Article"&gt;17&lt;/ref-type&gt;&lt;contributors&gt;&lt;authors&gt;&lt;author&gt;Holtfreter, S.&lt;/author&gt;&lt;author&gt;Bauer, K.&lt;/author&gt;&lt;author&gt;Thomas, D.&lt;/author&gt;&lt;author&gt;Feig, C.&lt;/author&gt;&lt;author&gt;Lorenz, V.&lt;/author&gt;&lt;author&gt;Roschack, K.&lt;/author&gt;&lt;author&gt;Friebe, E.&lt;/author&gt;&lt;author&gt;Selleng, K.&lt;/author&gt;&lt;author&gt;Lovenich, S.&lt;/author&gt;&lt;author&gt;Greve, T.&lt;/author&gt;&lt;author&gt;Greinacher, A.&lt;/author&gt;&lt;author&gt;Panzig, B.&lt;/author&gt;&lt;author&gt;Engelmann, S.&lt;/author&gt;&lt;author&gt;Lina, G.&lt;/author&gt;&lt;author&gt;Broker, B. M.&lt;/author&gt;&lt;/authors&gt;&lt;/contributors&gt;&lt;auth-address&gt;Institut fur Immunologie und Transfusionsmedizin, Ernst-Moritz-Arndt-Universitat Greifswald, Diagnostikzentrum Sauerbruchstrasse, D-17487 Greifswald, Germany.&lt;/auth-address&gt;&lt;titles&gt;&lt;title&gt;egc-Encoded superantigens from Staphylococcus aureus are neutralized by human sera much less efficiently than are classical staphylococcal enterotoxins or toxic shock syndrome toxin&lt;/title&gt;&lt;secondary-title&gt;Infect Immun&lt;/secondary-title&gt;&lt;/titles&gt;&lt;periodical&gt;&lt;full-title&gt;Infect Immun&lt;/full-title&gt;&lt;/periodical&gt;&lt;pages&gt;4061-71&lt;/pages&gt;&lt;volume&gt;72&lt;/volume&gt;&lt;number&gt;7&lt;/number&gt;&lt;keywords&gt;&lt;keyword&gt;Adult&lt;/keyword&gt;&lt;keyword&gt;Bacterial Toxins/*immunology&lt;/keyword&gt;&lt;keyword&gt;Enterotoxins/*immunology&lt;/keyword&gt;&lt;keyword&gt;Female&lt;/keyword&gt;&lt;keyword&gt;Humans&lt;/keyword&gt;&lt;keyword&gt;Male&lt;/keyword&gt;&lt;keyword&gt;Serum/*immunology&lt;/keyword&gt;&lt;keyword&gt;Staphylococcus aureus/*immunology&lt;/keyword&gt;&lt;keyword&gt;Superantigens/*immunology&lt;/keyword&gt;&lt;/keywords&gt;&lt;dates&gt;&lt;year&gt;2004&lt;/year&gt;&lt;pub-dates&gt;&lt;date&gt;Jul&lt;/date&gt;&lt;/pub-dates&gt;&lt;/dates&gt;&lt;accession-num&gt;15213151&lt;/accession-num&gt;&lt;call-num&gt;10&lt;/call-num&gt;&lt;urls&gt;&lt;related-urls&gt;&lt;url&gt;http://www.ncbi.nlm.nih.gov/entrez/query.fcgi?cmd=Retrieve&amp;amp;db=PubMed&amp;amp;dopt=Citation&amp;amp;list_uids=15213151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  <w:lang w:val="de-DE"/>
              </w:rPr>
              <w:fldChar w:fldCharType="end"/>
            </w:r>
          </w:p>
        </w:tc>
      </w:tr>
      <w:tr w:rsidR="00EE7A97" w:rsidRPr="003B18B6" w:rsidTr="00856F83">
        <w:tc>
          <w:tcPr>
            <w:tcW w:w="13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fr-FR"/>
              </w:rPr>
            </w:pPr>
            <w:proofErr w:type="spellStart"/>
            <w:r w:rsidRPr="003B18B6">
              <w:rPr>
                <w:i/>
                <w:iCs/>
                <w:sz w:val="22"/>
                <w:szCs w:val="22"/>
                <w:lang w:val="fr-FR"/>
              </w:rPr>
              <w:t>selq</w:t>
            </w:r>
            <w:proofErr w:type="spellEnd"/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fr-FR"/>
              </w:rPr>
            </w:pPr>
            <w:r w:rsidRPr="003B18B6">
              <w:rPr>
                <w:iCs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fr-FR"/>
              </w:rPr>
              <w:t>selq</w:t>
            </w:r>
            <w:proofErr w:type="spellEnd"/>
            <w:r w:rsidRPr="003B18B6">
              <w:rPr>
                <w:iCs/>
                <w:sz w:val="22"/>
                <w:szCs w:val="22"/>
                <w:lang w:val="fr-FR"/>
              </w:rPr>
              <w:t>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fr-FR"/>
              </w:rPr>
            </w:pPr>
            <w:r w:rsidRPr="003B18B6">
              <w:rPr>
                <w:iCs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3B18B6">
              <w:rPr>
                <w:iCs/>
                <w:sz w:val="22"/>
                <w:szCs w:val="22"/>
                <w:lang w:val="fr-FR"/>
              </w:rPr>
              <w:t>selq</w:t>
            </w:r>
            <w:proofErr w:type="spellEnd"/>
            <w:r w:rsidRPr="003B18B6">
              <w:rPr>
                <w:iCs/>
                <w:sz w:val="22"/>
                <w:szCs w:val="22"/>
                <w:lang w:val="fr-FR"/>
              </w:rPr>
              <w:t>-2c</w:t>
            </w:r>
          </w:p>
        </w:tc>
        <w:tc>
          <w:tcPr>
            <w:tcW w:w="489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GAACCTGAAAAGCTTCAAGGA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fr-FR"/>
              </w:rPr>
            </w:pPr>
            <w:r w:rsidRPr="003B18B6">
              <w:rPr>
                <w:sz w:val="22"/>
                <w:szCs w:val="22"/>
                <w:lang w:val="fr-FR"/>
              </w:rPr>
              <w:t>ATTCGCCAACGTAATTCCAC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sz w:val="22"/>
                <w:szCs w:val="22"/>
                <w:lang w:val="sv-SE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  <w:tr w:rsidR="00EE7A97" w:rsidRPr="003B18B6" w:rsidTr="00856F83">
        <w:tc>
          <w:tcPr>
            <w:tcW w:w="1391" w:type="dxa"/>
            <w:tcBorders>
              <w:top w:val="nil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/>
                <w:iCs/>
                <w:sz w:val="22"/>
                <w:szCs w:val="22"/>
                <w:lang w:val="de-DE"/>
              </w:rPr>
              <w:t>selu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u-1m</w:t>
            </w:r>
          </w:p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de-DE"/>
              </w:rPr>
            </w:pPr>
            <w:r w:rsidRPr="003B18B6">
              <w:rPr>
                <w:iCs/>
                <w:sz w:val="22"/>
                <w:szCs w:val="22"/>
                <w:lang w:val="de-DE"/>
              </w:rPr>
              <w:t xml:space="preserve"> selu-2c</w:t>
            </w:r>
          </w:p>
        </w:tc>
        <w:tc>
          <w:tcPr>
            <w:tcW w:w="4891" w:type="dxa"/>
            <w:tcBorders>
              <w:top w:val="nil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TAAAATAAATGGCTCTAAAATTGATGG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de-DE"/>
              </w:rPr>
            </w:pPr>
            <w:r w:rsidRPr="003B18B6">
              <w:rPr>
                <w:sz w:val="22"/>
                <w:szCs w:val="22"/>
                <w:lang w:val="de-DE"/>
              </w:rPr>
              <w:t>ATCCGCTGAAAAATAGCATTGAT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EE7A97" w:rsidRPr="003B18B6" w:rsidRDefault="00680514" w:rsidP="00856F83">
            <w:pPr>
              <w:jc w:val="center"/>
              <w:rPr>
                <w:i/>
                <w:sz w:val="22"/>
                <w:szCs w:val="22"/>
                <w:lang w:val="fr-FR"/>
              </w:rPr>
            </w:pPr>
            <w:r>
              <w:rPr>
                <w:bCs/>
                <w:sz w:val="22"/>
                <w:szCs w:val="22"/>
              </w:rPr>
              <w:t>[29]</w:t>
            </w:r>
            <w:r w:rsidR="006C37D9" w:rsidRPr="003B18B6">
              <w:rPr>
                <w:sz w:val="22"/>
                <w:szCs w:val="22"/>
                <w:lang w:val="fr-FR"/>
              </w:rPr>
              <w:fldChar w:fldCharType="begin"/>
            </w:r>
            <w:r w:rsidR="00EE7A97" w:rsidRPr="003B18B6">
              <w:rPr>
                <w:sz w:val="22"/>
                <w:szCs w:val="22"/>
                <w:lang w:val="fr-FR"/>
              </w:rPr>
              <w:instrText xml:space="preserve"> ADDIN EN.CITE &lt;EndNote&gt;&lt;Cite ExcludeAuth="1" ExcludeYear="1"&gt;&lt;RecNum&gt;4980&lt;/RecNum&gt;&lt;record&gt;&lt;rec-number&gt;4980&lt;/rec-number&gt;&lt;ref-type name="Journal Article"&gt;17&lt;/ref-type&gt;&lt;contributors&gt;&lt;authors&gt;&lt;author&gt;Letertre, C.&lt;/author&gt;&lt;author&gt;Perelle, S.&lt;/author&gt;&lt;author&gt;Dilasser, F.&lt;/author&gt;&lt;author&gt;Fach, P.&lt;/author&gt;&lt;/authors&gt;&lt;/contributors&gt;&lt;auth-address&gt;Agence Francaise de Securite Sanitaire des Aliments (AFSSA), Laboratoire d&amp;apos;Etudes et de Recherches sur l&amp;apos;Hygiene et la Qualite des Aliments, Unite: Atelier de Biotechnologie, Maisons-Alfort, France.&lt;/auth-address&gt;&lt;titles&gt;&lt;title&gt;Identification of a new putative enterotoxin SEU encoded by the egc cluster of Staphylococcus aureus&lt;/title&gt;&lt;secondary-title&gt;J Appl Microbiol&lt;/secondary-title&gt;&lt;/titles&gt;&lt;periodical&gt;&lt;full-title&gt;J Appl Microbiol&lt;/full-title&gt;&lt;/periodical&gt;&lt;pages&gt;38-43&lt;/pages&gt;&lt;volume&gt;95&lt;/volume&gt;&lt;number&gt;1&lt;/number&gt;&lt;keywords&gt;&lt;keyword&gt;Amino Acid Sequence&lt;/keyword&gt;&lt;keyword&gt;Bacterial Toxins&lt;/keyword&gt;&lt;keyword&gt;Base Sequence&lt;/keyword&gt;&lt;keyword&gt;Culture Media&lt;/keyword&gt;&lt;keyword&gt;DNA Probes/diagnostic use&lt;/keyword&gt;&lt;keyword&gt;DNA, Bacterial/isolation &amp;amp; purification&lt;/keyword&gt;&lt;keyword&gt;Enterotoxins/*genetics&lt;/keyword&gt;&lt;keyword&gt;Food Microbiology&lt;/keyword&gt;&lt;keyword&gt;Genes, Bacterial/genetics&lt;/keyword&gt;&lt;keyword&gt;Polymerase Chain Reaction/methods&lt;/keyword&gt;&lt;keyword&gt;Staphylococcus aureus/*genetics/isolation &amp;amp; purification&lt;/keyword&gt;&lt;/keywords&gt;&lt;dates&gt;&lt;year&gt;2003&lt;/year&gt;&lt;/dates&gt;&lt;accession-num&gt;12807452&lt;/accession-num&gt;&lt;urls&gt;&lt;related-urls&gt;&lt;url&gt;http://www.ncbi.nlm.nih.gov/entrez/query.fcgi?cmd=Retrieve&amp;amp;db=PubMed&amp;amp;dopt=Citation&amp;amp;list_uids=12807452 &lt;/url&gt;&lt;/related-urls&gt;&lt;/urls&gt;&lt;/record&gt;&lt;/Cite&gt;&lt;Cite ExcludeAuth="1" ExcludeYear="1"&gt;&lt;RecNum&gt;4980&lt;/RecNum&gt;&lt;record&gt;&lt;rec-number&gt;4980&lt;/rec-number&gt;&lt;ref-type name="Journal Article"&gt;17&lt;/ref-type&gt;&lt;contributors&gt;&lt;authors&gt;&lt;author&gt;Letertre, C.&lt;/author&gt;&lt;author&gt;Perelle, S.&lt;/author&gt;&lt;author&gt;Dilasser, F.&lt;/author&gt;&lt;author&gt;Fach, P.&lt;/author&gt;&lt;/authors&gt;&lt;/contributors&gt;&lt;auth-address&gt;Agence Francaise de Securite Sanitaire des Aliments (AFSSA), Laboratoire d&amp;apos;Etudes et de Recherches sur l&amp;apos;Hygiene et la Qualite des Aliments, Unite: Atelier de Biotechnologie, Maisons-Alfort, France.&lt;/auth-address&gt;&lt;titles&gt;&lt;title&gt;Identification of a new putative enterotoxin SEU encoded by the egc cluster of Staphylococcus aureus&lt;/title&gt;&lt;secondary-title&gt;J Appl Microbiol&lt;/secondary-title&gt;&lt;/titles&gt;&lt;periodical&gt;&lt;full-title&gt;J Appl Microbiol&lt;/full-title&gt;&lt;/periodical&gt;&lt;pages&gt;38-43&lt;/pages&gt;&lt;volume&gt;95&lt;/volume&gt;&lt;number&gt;1&lt;/number&gt;&lt;keywords&gt;&lt;keyword&gt;Amino Acid Sequence&lt;/keyword&gt;&lt;keyword&gt;Bacterial Toxins&lt;/keyword&gt;&lt;keyword&gt;Base Sequence&lt;/keyword&gt;&lt;keyword&gt;Culture Media&lt;/keyword&gt;&lt;keyword&gt;DNA Probes/diagnostic use&lt;/keyword&gt;&lt;keyword&gt;DNA, Bacterial/isolation &amp;amp; purification&lt;/keyword&gt;&lt;keyword&gt;Enterotoxins/*genetics&lt;/keyword&gt;&lt;keyword&gt;Food Microbiology&lt;/keyword&gt;&lt;keyword&gt;Genes, Bacterial/genetics&lt;/keyword&gt;&lt;keyword&gt;Polymerase Chain Reaction/methods&lt;/keyword&gt;&lt;keyword&gt;Staphylococcus aureus/*genetics/isolation &amp;amp; purification&lt;/keyword&gt;&lt;/keywords&gt;&lt;dates&gt;&lt;year&gt;2003&lt;/year&gt;&lt;/dates&gt;&lt;accession-num&gt;12807452&lt;/accession-num&gt;&lt;urls&gt;&lt;related-urls&gt;&lt;url&gt;http://www.ncbi.nlm.nih.gov/entrez/query.fcgi?cmd=Retrieve&amp;amp;db=PubMed&amp;amp;dopt=Citation&amp;amp;list_uids=12807452 &lt;/url&gt;&lt;/related-urls&gt;&lt;/urls&gt;&lt;/record&gt;&lt;/Cite&gt;&lt;/EndNote&gt;</w:instrText>
            </w:r>
            <w:r w:rsidR="006C37D9" w:rsidRPr="003B18B6">
              <w:rPr>
                <w:sz w:val="22"/>
                <w:szCs w:val="22"/>
                <w:lang w:val="fr-FR"/>
              </w:rPr>
              <w:fldChar w:fldCharType="end"/>
            </w:r>
          </w:p>
        </w:tc>
      </w:tr>
      <w:tr w:rsidR="00EE7A97" w:rsidRPr="0041231E" w:rsidTr="00856F83">
        <w:tc>
          <w:tcPr>
            <w:tcW w:w="1391" w:type="dxa"/>
            <w:tcBorders>
              <w:top w:val="nil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i/>
                <w:iCs/>
                <w:sz w:val="22"/>
                <w:szCs w:val="22"/>
                <w:lang w:val="sv-SE"/>
              </w:rPr>
            </w:pPr>
            <w:r w:rsidRPr="003B18B6">
              <w:rPr>
                <w:i/>
                <w:iCs/>
                <w:sz w:val="22"/>
                <w:szCs w:val="22"/>
                <w:lang w:val="sv-SE"/>
              </w:rPr>
              <w:t>tst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sv-SE"/>
              </w:rPr>
            </w:pPr>
            <w:r w:rsidRPr="003B18B6">
              <w:rPr>
                <w:iCs/>
                <w:sz w:val="22"/>
                <w:szCs w:val="22"/>
                <w:lang w:val="sv-SE"/>
              </w:rPr>
              <w:t xml:space="preserve"> tsst-1m</w:t>
            </w:r>
          </w:p>
          <w:p w:rsidR="00EE7A97" w:rsidRPr="003B18B6" w:rsidRDefault="00EE7A97" w:rsidP="00856F83">
            <w:pPr>
              <w:rPr>
                <w:iCs/>
                <w:sz w:val="22"/>
                <w:szCs w:val="22"/>
                <w:lang w:val="sv-SE"/>
              </w:rPr>
            </w:pPr>
            <w:r w:rsidRPr="003B18B6">
              <w:rPr>
                <w:iCs/>
                <w:sz w:val="22"/>
                <w:szCs w:val="22"/>
                <w:lang w:val="sv-SE"/>
              </w:rPr>
              <w:t xml:space="preserve"> tsst-2c</w:t>
            </w:r>
          </w:p>
        </w:tc>
        <w:tc>
          <w:tcPr>
            <w:tcW w:w="4891" w:type="dxa"/>
            <w:tcBorders>
              <w:top w:val="nil"/>
              <w:bottom w:val="single" w:sz="4" w:space="0" w:color="auto"/>
            </w:tcBorders>
          </w:tcPr>
          <w:p w:rsidR="00EE7A97" w:rsidRPr="003B18B6" w:rsidRDefault="00EE7A97" w:rsidP="00856F83">
            <w:pPr>
              <w:rPr>
                <w:sz w:val="22"/>
                <w:szCs w:val="22"/>
                <w:lang w:val="sv-SE"/>
              </w:rPr>
            </w:pPr>
          </w:p>
          <w:p w:rsidR="00EE7A97" w:rsidRPr="003B18B6" w:rsidRDefault="00EE7A97" w:rsidP="00856F83">
            <w:pPr>
              <w:rPr>
                <w:sz w:val="22"/>
                <w:szCs w:val="22"/>
                <w:lang w:val="da-DK"/>
              </w:rPr>
            </w:pPr>
            <w:r w:rsidRPr="003B18B6">
              <w:rPr>
                <w:sz w:val="22"/>
                <w:szCs w:val="22"/>
                <w:lang w:val="da-DK"/>
              </w:rPr>
              <w:t>CTAATCAAATAATCAAAACTGC</w:t>
            </w:r>
          </w:p>
          <w:p w:rsidR="00EE7A97" w:rsidRPr="003B18B6" w:rsidRDefault="00EE7A97" w:rsidP="00856F83">
            <w:pPr>
              <w:rPr>
                <w:sz w:val="22"/>
                <w:szCs w:val="22"/>
                <w:lang w:val="it-IT"/>
              </w:rPr>
            </w:pPr>
            <w:r w:rsidRPr="003B18B6">
              <w:rPr>
                <w:sz w:val="22"/>
                <w:szCs w:val="22"/>
                <w:lang w:val="it-IT"/>
              </w:rPr>
              <w:t>TTTCCAATAACCACCCGTTT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315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EE7A97" w:rsidRDefault="00EE7A97" w:rsidP="00856F83">
            <w:pPr>
              <w:jc w:val="center"/>
              <w:rPr>
                <w:sz w:val="22"/>
                <w:szCs w:val="22"/>
              </w:rPr>
            </w:pPr>
          </w:p>
          <w:p w:rsidR="00EE7A97" w:rsidRPr="003B18B6" w:rsidRDefault="00EE7A97" w:rsidP="00856F83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EE7A97" w:rsidRPr="0041231E" w:rsidRDefault="00680514" w:rsidP="00856F83">
            <w:pPr>
              <w:jc w:val="center"/>
              <w:rPr>
                <w:sz w:val="22"/>
                <w:szCs w:val="22"/>
                <w:lang w:val="da-DK"/>
              </w:rPr>
            </w:pPr>
            <w:r>
              <w:rPr>
                <w:bCs/>
                <w:sz w:val="22"/>
                <w:szCs w:val="22"/>
              </w:rPr>
              <w:t>[29]</w:t>
            </w:r>
          </w:p>
        </w:tc>
      </w:tr>
    </w:tbl>
    <w:p w:rsidR="00EE7A97" w:rsidRPr="00B66135" w:rsidRDefault="00EE7A97" w:rsidP="00EE7A97">
      <w:pPr>
        <w:jc w:val="both"/>
        <w:rPr>
          <w:bCs/>
          <w:lang w:val="en-US"/>
        </w:rPr>
      </w:pPr>
      <w:proofErr w:type="spellStart"/>
      <w:r w:rsidRPr="00B52BD9">
        <w:rPr>
          <w:vertAlign w:val="superscript"/>
          <w:lang w:val="en-US"/>
        </w:rPr>
        <w:t>a</w:t>
      </w:r>
      <w:r w:rsidR="00D67A29">
        <w:rPr>
          <w:lang w:val="en-US"/>
        </w:rPr>
        <w:t>Thermocycler</w:t>
      </w:r>
      <w:proofErr w:type="spellEnd"/>
      <w:r w:rsidRPr="00B52BD9">
        <w:rPr>
          <w:lang w:val="en-US"/>
        </w:rPr>
        <w:t xml:space="preserve"> program</w:t>
      </w:r>
      <w:r w:rsidRPr="00B52BD9">
        <w:rPr>
          <w:vertAlign w:val="superscript"/>
          <w:lang w:val="en-US"/>
        </w:rPr>
        <w:t xml:space="preserve"> </w:t>
      </w:r>
      <w:r w:rsidRPr="00B52BD9">
        <w:rPr>
          <w:lang w:val="en-US"/>
        </w:rPr>
        <w:t xml:space="preserve">: </w:t>
      </w:r>
      <w:r w:rsidRPr="00B52BD9">
        <w:rPr>
          <w:b/>
          <w:lang w:val="en-US"/>
        </w:rPr>
        <w:t>1:</w:t>
      </w:r>
      <w:r w:rsidRPr="00B52BD9">
        <w:rPr>
          <w:lang w:val="en-US"/>
        </w:rPr>
        <w:t xml:space="preserve"> </w:t>
      </w:r>
      <w:r w:rsidRPr="00B52BD9">
        <w:rPr>
          <w:bCs/>
          <w:lang w:val="en-US"/>
        </w:rPr>
        <w:t>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 min; 35 cycles of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45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and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120 s;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 xml:space="preserve">°C for 5 min. </w:t>
      </w:r>
      <w:r w:rsidRPr="00B52BD9">
        <w:rPr>
          <w:b/>
          <w:bCs/>
          <w:lang w:val="en-US"/>
        </w:rPr>
        <w:t>2:</w:t>
      </w:r>
      <w:r w:rsidRPr="00B52BD9">
        <w:rPr>
          <w:bCs/>
          <w:lang w:val="en-US"/>
        </w:rPr>
        <w:t xml:space="preserve">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 min; 35 cycles of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50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and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120 s;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 xml:space="preserve">°C for 5 min. </w:t>
      </w:r>
      <w:r w:rsidRPr="00B52BD9">
        <w:rPr>
          <w:b/>
          <w:bCs/>
          <w:lang w:val="en-US"/>
        </w:rPr>
        <w:t>3:</w:t>
      </w:r>
      <w:r w:rsidRPr="00B52BD9">
        <w:rPr>
          <w:bCs/>
          <w:lang w:val="en-US"/>
        </w:rPr>
        <w:t xml:space="preserve">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 min; 35 cycles of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50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and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60 s;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 xml:space="preserve">°C for 5 min. </w:t>
      </w:r>
      <w:r w:rsidRPr="00B52BD9">
        <w:rPr>
          <w:b/>
          <w:bCs/>
          <w:lang w:val="en-US"/>
        </w:rPr>
        <w:t>4:</w:t>
      </w:r>
      <w:r w:rsidRPr="00B52BD9">
        <w:rPr>
          <w:bCs/>
          <w:lang w:val="en-US"/>
        </w:rPr>
        <w:t xml:space="preserve">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 min; 35 cycles of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55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and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 xml:space="preserve">°C for </w:t>
      </w:r>
      <w:r>
        <w:rPr>
          <w:bCs/>
          <w:lang w:val="en-US"/>
        </w:rPr>
        <w:t>6</w:t>
      </w:r>
      <w:r w:rsidRPr="00B52BD9">
        <w:rPr>
          <w:bCs/>
          <w:lang w:val="en-US"/>
        </w:rPr>
        <w:t>0 s;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 xml:space="preserve">°C </w:t>
      </w:r>
      <w:r w:rsidRPr="00812B02">
        <w:rPr>
          <w:bCs/>
          <w:lang w:val="en-US"/>
        </w:rPr>
        <w:t>for 5 min.</w:t>
      </w:r>
      <w:r>
        <w:rPr>
          <w:bCs/>
          <w:lang w:val="en-US"/>
        </w:rPr>
        <w:t xml:space="preserve"> </w:t>
      </w:r>
      <w:r>
        <w:rPr>
          <w:b/>
          <w:bCs/>
          <w:lang w:val="en-US"/>
        </w:rPr>
        <w:t>5</w:t>
      </w:r>
      <w:r w:rsidRPr="00B52BD9">
        <w:rPr>
          <w:b/>
          <w:bCs/>
          <w:lang w:val="en-US"/>
        </w:rPr>
        <w:t>:</w:t>
      </w:r>
      <w:r w:rsidRPr="00B52BD9">
        <w:rPr>
          <w:bCs/>
          <w:lang w:val="en-US"/>
        </w:rPr>
        <w:t xml:space="preserve">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 min; 35 cycles of 94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55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>°C for 30 s, and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 xml:space="preserve">°C for </w:t>
      </w:r>
      <w:r>
        <w:rPr>
          <w:bCs/>
          <w:lang w:val="en-US"/>
        </w:rPr>
        <w:t>120</w:t>
      </w:r>
      <w:r w:rsidRPr="00B52BD9">
        <w:rPr>
          <w:bCs/>
          <w:lang w:val="en-US"/>
        </w:rPr>
        <w:t xml:space="preserve"> s; 72</w:t>
      </w:r>
      <w:r w:rsidR="0055611D">
        <w:rPr>
          <w:bCs/>
          <w:lang w:val="en-US"/>
        </w:rPr>
        <w:t> </w:t>
      </w:r>
      <w:r w:rsidRPr="00B52BD9">
        <w:rPr>
          <w:bCs/>
          <w:lang w:val="en-US"/>
        </w:rPr>
        <w:t xml:space="preserve">°C </w:t>
      </w:r>
      <w:r w:rsidRPr="00812B02">
        <w:rPr>
          <w:bCs/>
          <w:lang w:val="en-US"/>
        </w:rPr>
        <w:t xml:space="preserve">for </w:t>
      </w:r>
      <w:r>
        <w:rPr>
          <w:bCs/>
          <w:lang w:val="en-US"/>
        </w:rPr>
        <w:t>10</w:t>
      </w:r>
      <w:r w:rsidRPr="00812B02">
        <w:rPr>
          <w:bCs/>
          <w:lang w:val="en-US"/>
        </w:rPr>
        <w:t xml:space="preserve"> min.</w:t>
      </w:r>
      <w:r>
        <w:rPr>
          <w:bCs/>
          <w:lang w:val="en-US"/>
        </w:rPr>
        <w:t xml:space="preserve"> </w:t>
      </w:r>
      <w:r>
        <w:rPr>
          <w:b/>
          <w:lang w:val="en-US"/>
        </w:rPr>
        <w:t>6</w:t>
      </w:r>
      <w:r w:rsidRPr="00746EC7">
        <w:rPr>
          <w:b/>
          <w:lang w:val="en-US"/>
        </w:rPr>
        <w:t>:</w:t>
      </w:r>
      <w:r>
        <w:rPr>
          <w:b/>
          <w:lang w:val="en-US"/>
        </w:rPr>
        <w:t xml:space="preserve"> </w:t>
      </w:r>
      <w:r>
        <w:rPr>
          <w:bCs/>
          <w:lang w:val="en-US"/>
        </w:rPr>
        <w:t>94</w:t>
      </w:r>
      <w:r w:rsidR="0055611D">
        <w:rPr>
          <w:bCs/>
          <w:lang w:val="en-US"/>
        </w:rPr>
        <w:t> </w:t>
      </w:r>
      <w:r>
        <w:rPr>
          <w:bCs/>
          <w:lang w:val="en-US"/>
        </w:rPr>
        <w:t>ºC for 5 min; 30 cycles of 94</w:t>
      </w:r>
      <w:r w:rsidR="0055611D">
        <w:rPr>
          <w:bCs/>
          <w:lang w:val="en-US"/>
        </w:rPr>
        <w:t> °</w:t>
      </w:r>
      <w:r>
        <w:rPr>
          <w:bCs/>
          <w:lang w:val="en-US"/>
        </w:rPr>
        <w:t>C for 30 s; 58</w:t>
      </w:r>
      <w:r w:rsidR="0055611D">
        <w:rPr>
          <w:bCs/>
          <w:lang w:val="en-US"/>
        </w:rPr>
        <w:t> °</w:t>
      </w:r>
      <w:r>
        <w:rPr>
          <w:bCs/>
          <w:lang w:val="en-US"/>
        </w:rPr>
        <w:t>C for 20 s, and 72</w:t>
      </w:r>
      <w:r w:rsidR="0055611D">
        <w:rPr>
          <w:bCs/>
          <w:lang w:val="en-US"/>
        </w:rPr>
        <w:t> °</w:t>
      </w:r>
      <w:r>
        <w:rPr>
          <w:bCs/>
          <w:lang w:val="en-US"/>
        </w:rPr>
        <w:t>C for 20 s.; and 72</w:t>
      </w:r>
      <w:r w:rsidR="0055611D">
        <w:rPr>
          <w:bCs/>
          <w:lang w:val="en-US"/>
        </w:rPr>
        <w:t> °</w:t>
      </w:r>
      <w:r>
        <w:rPr>
          <w:bCs/>
          <w:lang w:val="en-US"/>
        </w:rPr>
        <w:t>C for 5 min.</w:t>
      </w:r>
    </w:p>
    <w:p w:rsidR="00A41F33" w:rsidRPr="00F43659" w:rsidRDefault="00A41F33" w:rsidP="00B3323C"/>
    <w:sectPr w:rsidR="00A41F33" w:rsidRPr="00F43659" w:rsidSect="0055611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embedSystemFonts/>
  <w:proofState w:spelling="clean" w:grammar="clean"/>
  <w:stylePaneFormatFilter w:val="3F01"/>
  <w:defaultTabStop w:val="708"/>
  <w:hyphenationZone w:val="425"/>
  <w:characterSpacingControl w:val="doNotCompress"/>
  <w:compat/>
  <w:rsids>
    <w:rsidRoot w:val="004C0DB5"/>
    <w:rsid w:val="0000769F"/>
    <w:rsid w:val="00007DE4"/>
    <w:rsid w:val="00013314"/>
    <w:rsid w:val="00017CE0"/>
    <w:rsid w:val="000211D0"/>
    <w:rsid w:val="00021FCC"/>
    <w:rsid w:val="00024CC8"/>
    <w:rsid w:val="00026139"/>
    <w:rsid w:val="0003397C"/>
    <w:rsid w:val="000372A1"/>
    <w:rsid w:val="000443C8"/>
    <w:rsid w:val="00045869"/>
    <w:rsid w:val="0005684D"/>
    <w:rsid w:val="000666BA"/>
    <w:rsid w:val="0006796C"/>
    <w:rsid w:val="000722CE"/>
    <w:rsid w:val="000751FA"/>
    <w:rsid w:val="00075EB3"/>
    <w:rsid w:val="00081966"/>
    <w:rsid w:val="00084916"/>
    <w:rsid w:val="00087238"/>
    <w:rsid w:val="0009111F"/>
    <w:rsid w:val="000A247D"/>
    <w:rsid w:val="000A67B4"/>
    <w:rsid w:val="000B27F2"/>
    <w:rsid w:val="000B78AF"/>
    <w:rsid w:val="000D6926"/>
    <w:rsid w:val="000D6B1F"/>
    <w:rsid w:val="000E7B73"/>
    <w:rsid w:val="000F7929"/>
    <w:rsid w:val="00102A14"/>
    <w:rsid w:val="001059EB"/>
    <w:rsid w:val="00106B93"/>
    <w:rsid w:val="001137CD"/>
    <w:rsid w:val="00123F48"/>
    <w:rsid w:val="001275A6"/>
    <w:rsid w:val="0013003D"/>
    <w:rsid w:val="00131EFF"/>
    <w:rsid w:val="00132F25"/>
    <w:rsid w:val="00134EA6"/>
    <w:rsid w:val="001424C6"/>
    <w:rsid w:val="00147C6D"/>
    <w:rsid w:val="00155015"/>
    <w:rsid w:val="00155BC1"/>
    <w:rsid w:val="00163F13"/>
    <w:rsid w:val="00166910"/>
    <w:rsid w:val="0016711F"/>
    <w:rsid w:val="00167BB2"/>
    <w:rsid w:val="00167E9E"/>
    <w:rsid w:val="001708BB"/>
    <w:rsid w:val="00173A79"/>
    <w:rsid w:val="00173BC9"/>
    <w:rsid w:val="00176964"/>
    <w:rsid w:val="00176EF7"/>
    <w:rsid w:val="0018097E"/>
    <w:rsid w:val="00184B7D"/>
    <w:rsid w:val="00186FF6"/>
    <w:rsid w:val="001A2408"/>
    <w:rsid w:val="001A3353"/>
    <w:rsid w:val="001B6C8E"/>
    <w:rsid w:val="001B726A"/>
    <w:rsid w:val="001B7399"/>
    <w:rsid w:val="001C043A"/>
    <w:rsid w:val="001C316B"/>
    <w:rsid w:val="001C6156"/>
    <w:rsid w:val="001D1FD5"/>
    <w:rsid w:val="001D5C6D"/>
    <w:rsid w:val="001D6EEE"/>
    <w:rsid w:val="001D7F0B"/>
    <w:rsid w:val="001E4002"/>
    <w:rsid w:val="001E773B"/>
    <w:rsid w:val="001F0377"/>
    <w:rsid w:val="001F0E66"/>
    <w:rsid w:val="001F2A04"/>
    <w:rsid w:val="001F3673"/>
    <w:rsid w:val="001F69F7"/>
    <w:rsid w:val="00217490"/>
    <w:rsid w:val="002176F2"/>
    <w:rsid w:val="00222A23"/>
    <w:rsid w:val="00223C34"/>
    <w:rsid w:val="0023030D"/>
    <w:rsid w:val="00230B60"/>
    <w:rsid w:val="00237727"/>
    <w:rsid w:val="002446DB"/>
    <w:rsid w:val="00252E77"/>
    <w:rsid w:val="0026065D"/>
    <w:rsid w:val="00262B73"/>
    <w:rsid w:val="002650CB"/>
    <w:rsid w:val="002662A9"/>
    <w:rsid w:val="002670B2"/>
    <w:rsid w:val="00280D6D"/>
    <w:rsid w:val="00293D6D"/>
    <w:rsid w:val="00295BB5"/>
    <w:rsid w:val="00297A4E"/>
    <w:rsid w:val="002A5EFD"/>
    <w:rsid w:val="002A7450"/>
    <w:rsid w:val="002B06A3"/>
    <w:rsid w:val="002B33A5"/>
    <w:rsid w:val="002B3F69"/>
    <w:rsid w:val="002B5F5D"/>
    <w:rsid w:val="002D0E8B"/>
    <w:rsid w:val="002D293E"/>
    <w:rsid w:val="002E27AE"/>
    <w:rsid w:val="002E49D3"/>
    <w:rsid w:val="002E545B"/>
    <w:rsid w:val="002E6076"/>
    <w:rsid w:val="002F0B94"/>
    <w:rsid w:val="002F45E1"/>
    <w:rsid w:val="002F62DB"/>
    <w:rsid w:val="002F7A9F"/>
    <w:rsid w:val="00301F03"/>
    <w:rsid w:val="00302037"/>
    <w:rsid w:val="00303DEC"/>
    <w:rsid w:val="0030640A"/>
    <w:rsid w:val="0031171E"/>
    <w:rsid w:val="003157D4"/>
    <w:rsid w:val="00327F82"/>
    <w:rsid w:val="0033124A"/>
    <w:rsid w:val="00333171"/>
    <w:rsid w:val="00334373"/>
    <w:rsid w:val="0036031C"/>
    <w:rsid w:val="003636C9"/>
    <w:rsid w:val="00364568"/>
    <w:rsid w:val="00376781"/>
    <w:rsid w:val="00377082"/>
    <w:rsid w:val="00380D71"/>
    <w:rsid w:val="003815E9"/>
    <w:rsid w:val="00381DD4"/>
    <w:rsid w:val="00384905"/>
    <w:rsid w:val="003851AE"/>
    <w:rsid w:val="0038543F"/>
    <w:rsid w:val="003909B6"/>
    <w:rsid w:val="00392426"/>
    <w:rsid w:val="00393A61"/>
    <w:rsid w:val="00396CA2"/>
    <w:rsid w:val="003A0E8F"/>
    <w:rsid w:val="003A104B"/>
    <w:rsid w:val="003B0ACD"/>
    <w:rsid w:val="003C38BA"/>
    <w:rsid w:val="003C3DB2"/>
    <w:rsid w:val="003C54CC"/>
    <w:rsid w:val="003C60C5"/>
    <w:rsid w:val="003C6E9D"/>
    <w:rsid w:val="003C7B87"/>
    <w:rsid w:val="003C7ECC"/>
    <w:rsid w:val="003D1629"/>
    <w:rsid w:val="003D530F"/>
    <w:rsid w:val="003D7E34"/>
    <w:rsid w:val="003E1E1A"/>
    <w:rsid w:val="003F22EC"/>
    <w:rsid w:val="003F3F4D"/>
    <w:rsid w:val="00403541"/>
    <w:rsid w:val="004051FB"/>
    <w:rsid w:val="0040602A"/>
    <w:rsid w:val="00411678"/>
    <w:rsid w:val="00412257"/>
    <w:rsid w:val="0041231E"/>
    <w:rsid w:val="004154F8"/>
    <w:rsid w:val="00420519"/>
    <w:rsid w:val="00420DF1"/>
    <w:rsid w:val="004261A1"/>
    <w:rsid w:val="00430D99"/>
    <w:rsid w:val="00435783"/>
    <w:rsid w:val="004402A4"/>
    <w:rsid w:val="004426FC"/>
    <w:rsid w:val="00442ADD"/>
    <w:rsid w:val="00442CF2"/>
    <w:rsid w:val="00443EE0"/>
    <w:rsid w:val="00444A32"/>
    <w:rsid w:val="00454ACC"/>
    <w:rsid w:val="00455C98"/>
    <w:rsid w:val="00457352"/>
    <w:rsid w:val="00457E1D"/>
    <w:rsid w:val="0046026C"/>
    <w:rsid w:val="00464C84"/>
    <w:rsid w:val="00467970"/>
    <w:rsid w:val="00472519"/>
    <w:rsid w:val="004761A1"/>
    <w:rsid w:val="0047720F"/>
    <w:rsid w:val="00481811"/>
    <w:rsid w:val="004821AD"/>
    <w:rsid w:val="00485378"/>
    <w:rsid w:val="00487E2F"/>
    <w:rsid w:val="00495FE8"/>
    <w:rsid w:val="00497A44"/>
    <w:rsid w:val="004A2460"/>
    <w:rsid w:val="004A3369"/>
    <w:rsid w:val="004A688D"/>
    <w:rsid w:val="004B07A8"/>
    <w:rsid w:val="004B568F"/>
    <w:rsid w:val="004B5E5F"/>
    <w:rsid w:val="004C03B1"/>
    <w:rsid w:val="004C0DB5"/>
    <w:rsid w:val="004C36BD"/>
    <w:rsid w:val="004C58CB"/>
    <w:rsid w:val="004C6FD3"/>
    <w:rsid w:val="004D0A76"/>
    <w:rsid w:val="004D1FBB"/>
    <w:rsid w:val="004D3C1D"/>
    <w:rsid w:val="004D5816"/>
    <w:rsid w:val="004D5ADC"/>
    <w:rsid w:val="004D73E7"/>
    <w:rsid w:val="004E1423"/>
    <w:rsid w:val="004E19F8"/>
    <w:rsid w:val="004E5510"/>
    <w:rsid w:val="004E7BC7"/>
    <w:rsid w:val="004E7D42"/>
    <w:rsid w:val="004F11B9"/>
    <w:rsid w:val="004F33FD"/>
    <w:rsid w:val="004F385D"/>
    <w:rsid w:val="004F6693"/>
    <w:rsid w:val="00500305"/>
    <w:rsid w:val="00504CAB"/>
    <w:rsid w:val="00507CF0"/>
    <w:rsid w:val="005129CC"/>
    <w:rsid w:val="00512B2B"/>
    <w:rsid w:val="00516259"/>
    <w:rsid w:val="005163E2"/>
    <w:rsid w:val="00524143"/>
    <w:rsid w:val="005279F1"/>
    <w:rsid w:val="00530E33"/>
    <w:rsid w:val="00533AE7"/>
    <w:rsid w:val="005420EF"/>
    <w:rsid w:val="00542E36"/>
    <w:rsid w:val="005513AD"/>
    <w:rsid w:val="005522C0"/>
    <w:rsid w:val="0055611D"/>
    <w:rsid w:val="00562601"/>
    <w:rsid w:val="00562FB5"/>
    <w:rsid w:val="0056498C"/>
    <w:rsid w:val="00566D30"/>
    <w:rsid w:val="00573F97"/>
    <w:rsid w:val="005848D2"/>
    <w:rsid w:val="0058794C"/>
    <w:rsid w:val="00590FD7"/>
    <w:rsid w:val="0059239F"/>
    <w:rsid w:val="005977AD"/>
    <w:rsid w:val="005A1B65"/>
    <w:rsid w:val="005B1F21"/>
    <w:rsid w:val="005B2D8E"/>
    <w:rsid w:val="005B4181"/>
    <w:rsid w:val="005B4791"/>
    <w:rsid w:val="005C03B7"/>
    <w:rsid w:val="005C282A"/>
    <w:rsid w:val="005C394A"/>
    <w:rsid w:val="005D0632"/>
    <w:rsid w:val="005D3F95"/>
    <w:rsid w:val="005D510A"/>
    <w:rsid w:val="005D5844"/>
    <w:rsid w:val="005E1354"/>
    <w:rsid w:val="005E30B9"/>
    <w:rsid w:val="005E4151"/>
    <w:rsid w:val="005E79A0"/>
    <w:rsid w:val="005F03BB"/>
    <w:rsid w:val="00604455"/>
    <w:rsid w:val="006044CB"/>
    <w:rsid w:val="00606052"/>
    <w:rsid w:val="00607FB9"/>
    <w:rsid w:val="00613586"/>
    <w:rsid w:val="00614618"/>
    <w:rsid w:val="00621895"/>
    <w:rsid w:val="00625302"/>
    <w:rsid w:val="00627BE1"/>
    <w:rsid w:val="00627FE6"/>
    <w:rsid w:val="006351A2"/>
    <w:rsid w:val="00635388"/>
    <w:rsid w:val="00642BC1"/>
    <w:rsid w:val="00656AEA"/>
    <w:rsid w:val="00664150"/>
    <w:rsid w:val="00670829"/>
    <w:rsid w:val="00674BC1"/>
    <w:rsid w:val="00680514"/>
    <w:rsid w:val="00682DD3"/>
    <w:rsid w:val="00683DE6"/>
    <w:rsid w:val="0068673E"/>
    <w:rsid w:val="00690668"/>
    <w:rsid w:val="00691AEE"/>
    <w:rsid w:val="00691C51"/>
    <w:rsid w:val="006A04FF"/>
    <w:rsid w:val="006A1944"/>
    <w:rsid w:val="006A26AF"/>
    <w:rsid w:val="006C29C8"/>
    <w:rsid w:val="006C37D9"/>
    <w:rsid w:val="006C386D"/>
    <w:rsid w:val="006C74C4"/>
    <w:rsid w:val="006C762A"/>
    <w:rsid w:val="006D5B62"/>
    <w:rsid w:val="006D6648"/>
    <w:rsid w:val="006E1B99"/>
    <w:rsid w:val="006E3487"/>
    <w:rsid w:val="006E54FE"/>
    <w:rsid w:val="006F056B"/>
    <w:rsid w:val="0070230E"/>
    <w:rsid w:val="007038EE"/>
    <w:rsid w:val="00705F20"/>
    <w:rsid w:val="0070793D"/>
    <w:rsid w:val="007121BE"/>
    <w:rsid w:val="00714C75"/>
    <w:rsid w:val="00721F0F"/>
    <w:rsid w:val="007244DA"/>
    <w:rsid w:val="0073558F"/>
    <w:rsid w:val="007424BF"/>
    <w:rsid w:val="007446E6"/>
    <w:rsid w:val="00752D65"/>
    <w:rsid w:val="007535C5"/>
    <w:rsid w:val="0075476E"/>
    <w:rsid w:val="00761D6E"/>
    <w:rsid w:val="00764D83"/>
    <w:rsid w:val="007677E2"/>
    <w:rsid w:val="00771F9A"/>
    <w:rsid w:val="00775A93"/>
    <w:rsid w:val="00777C47"/>
    <w:rsid w:val="00785998"/>
    <w:rsid w:val="00786289"/>
    <w:rsid w:val="00786CEF"/>
    <w:rsid w:val="0078784B"/>
    <w:rsid w:val="00790CEB"/>
    <w:rsid w:val="00792EE3"/>
    <w:rsid w:val="00794F71"/>
    <w:rsid w:val="00797BC3"/>
    <w:rsid w:val="007A5826"/>
    <w:rsid w:val="007A7C1B"/>
    <w:rsid w:val="007C0498"/>
    <w:rsid w:val="007C2161"/>
    <w:rsid w:val="007C64C7"/>
    <w:rsid w:val="007C749F"/>
    <w:rsid w:val="007D547A"/>
    <w:rsid w:val="007E3656"/>
    <w:rsid w:val="007E37D7"/>
    <w:rsid w:val="007F01CD"/>
    <w:rsid w:val="007F539A"/>
    <w:rsid w:val="0080037A"/>
    <w:rsid w:val="008023DB"/>
    <w:rsid w:val="008046E4"/>
    <w:rsid w:val="00811EFF"/>
    <w:rsid w:val="0081419F"/>
    <w:rsid w:val="00815111"/>
    <w:rsid w:val="00817490"/>
    <w:rsid w:val="00822903"/>
    <w:rsid w:val="008255AF"/>
    <w:rsid w:val="008326D7"/>
    <w:rsid w:val="00835848"/>
    <w:rsid w:val="00835F0A"/>
    <w:rsid w:val="008441DD"/>
    <w:rsid w:val="0084470E"/>
    <w:rsid w:val="00850A8A"/>
    <w:rsid w:val="008517B4"/>
    <w:rsid w:val="00856F83"/>
    <w:rsid w:val="00860A1D"/>
    <w:rsid w:val="0086566D"/>
    <w:rsid w:val="0086647C"/>
    <w:rsid w:val="00866710"/>
    <w:rsid w:val="008700B5"/>
    <w:rsid w:val="00871297"/>
    <w:rsid w:val="008718DB"/>
    <w:rsid w:val="00871CE3"/>
    <w:rsid w:val="00876AF8"/>
    <w:rsid w:val="00877D82"/>
    <w:rsid w:val="00885262"/>
    <w:rsid w:val="00890561"/>
    <w:rsid w:val="0089156F"/>
    <w:rsid w:val="0089303F"/>
    <w:rsid w:val="008962AF"/>
    <w:rsid w:val="008A0F37"/>
    <w:rsid w:val="008A2596"/>
    <w:rsid w:val="008A3CA3"/>
    <w:rsid w:val="008A584B"/>
    <w:rsid w:val="008B5999"/>
    <w:rsid w:val="008C0D84"/>
    <w:rsid w:val="008C55E3"/>
    <w:rsid w:val="008D48CD"/>
    <w:rsid w:val="008E1D19"/>
    <w:rsid w:val="008E4244"/>
    <w:rsid w:val="008F059A"/>
    <w:rsid w:val="008F1AA8"/>
    <w:rsid w:val="008F3A12"/>
    <w:rsid w:val="008F5503"/>
    <w:rsid w:val="00900A08"/>
    <w:rsid w:val="009103E4"/>
    <w:rsid w:val="00915537"/>
    <w:rsid w:val="00915796"/>
    <w:rsid w:val="00925DDB"/>
    <w:rsid w:val="009265C9"/>
    <w:rsid w:val="00927D20"/>
    <w:rsid w:val="00934BE7"/>
    <w:rsid w:val="00943A7A"/>
    <w:rsid w:val="00955B92"/>
    <w:rsid w:val="00962602"/>
    <w:rsid w:val="009628EE"/>
    <w:rsid w:val="00962CCB"/>
    <w:rsid w:val="009633B5"/>
    <w:rsid w:val="00973B03"/>
    <w:rsid w:val="00974188"/>
    <w:rsid w:val="0097591C"/>
    <w:rsid w:val="00976029"/>
    <w:rsid w:val="00976E08"/>
    <w:rsid w:val="009773B0"/>
    <w:rsid w:val="00986C5F"/>
    <w:rsid w:val="00995ED7"/>
    <w:rsid w:val="009B1FC6"/>
    <w:rsid w:val="009B2B2C"/>
    <w:rsid w:val="009B3054"/>
    <w:rsid w:val="009C40F2"/>
    <w:rsid w:val="009C55B9"/>
    <w:rsid w:val="009C6F6B"/>
    <w:rsid w:val="009D00DF"/>
    <w:rsid w:val="009D1C03"/>
    <w:rsid w:val="009D4C78"/>
    <w:rsid w:val="009E6F0F"/>
    <w:rsid w:val="009F79B8"/>
    <w:rsid w:val="00A108C5"/>
    <w:rsid w:val="00A118D0"/>
    <w:rsid w:val="00A1281B"/>
    <w:rsid w:val="00A21663"/>
    <w:rsid w:val="00A21AE2"/>
    <w:rsid w:val="00A22159"/>
    <w:rsid w:val="00A22A04"/>
    <w:rsid w:val="00A22D27"/>
    <w:rsid w:val="00A22ECC"/>
    <w:rsid w:val="00A257EE"/>
    <w:rsid w:val="00A276F9"/>
    <w:rsid w:val="00A342FB"/>
    <w:rsid w:val="00A35D66"/>
    <w:rsid w:val="00A36826"/>
    <w:rsid w:val="00A41F33"/>
    <w:rsid w:val="00A425CB"/>
    <w:rsid w:val="00A505F8"/>
    <w:rsid w:val="00A53BC4"/>
    <w:rsid w:val="00A62229"/>
    <w:rsid w:val="00A64320"/>
    <w:rsid w:val="00A65500"/>
    <w:rsid w:val="00A80252"/>
    <w:rsid w:val="00A80C4A"/>
    <w:rsid w:val="00A84F96"/>
    <w:rsid w:val="00AA42EE"/>
    <w:rsid w:val="00AA71EA"/>
    <w:rsid w:val="00AB0DB4"/>
    <w:rsid w:val="00AB1488"/>
    <w:rsid w:val="00AB53FF"/>
    <w:rsid w:val="00AB602A"/>
    <w:rsid w:val="00AB6B85"/>
    <w:rsid w:val="00AB7B07"/>
    <w:rsid w:val="00AC1D2E"/>
    <w:rsid w:val="00AC414C"/>
    <w:rsid w:val="00AD06C3"/>
    <w:rsid w:val="00AD1A0F"/>
    <w:rsid w:val="00AD234C"/>
    <w:rsid w:val="00AD4CF1"/>
    <w:rsid w:val="00AD6AC8"/>
    <w:rsid w:val="00AE2FF5"/>
    <w:rsid w:val="00AE3471"/>
    <w:rsid w:val="00AF7A27"/>
    <w:rsid w:val="00B0153D"/>
    <w:rsid w:val="00B0280B"/>
    <w:rsid w:val="00B07CA1"/>
    <w:rsid w:val="00B16E84"/>
    <w:rsid w:val="00B17124"/>
    <w:rsid w:val="00B17858"/>
    <w:rsid w:val="00B258F1"/>
    <w:rsid w:val="00B2713B"/>
    <w:rsid w:val="00B3323C"/>
    <w:rsid w:val="00B33AEE"/>
    <w:rsid w:val="00B4117B"/>
    <w:rsid w:val="00B4659F"/>
    <w:rsid w:val="00B50348"/>
    <w:rsid w:val="00B56798"/>
    <w:rsid w:val="00B56D93"/>
    <w:rsid w:val="00B655C5"/>
    <w:rsid w:val="00B667CB"/>
    <w:rsid w:val="00B6716B"/>
    <w:rsid w:val="00B71C4D"/>
    <w:rsid w:val="00B74680"/>
    <w:rsid w:val="00B75573"/>
    <w:rsid w:val="00B839CB"/>
    <w:rsid w:val="00B85915"/>
    <w:rsid w:val="00B86994"/>
    <w:rsid w:val="00B97BFD"/>
    <w:rsid w:val="00BA0E0E"/>
    <w:rsid w:val="00BA556C"/>
    <w:rsid w:val="00BB049A"/>
    <w:rsid w:val="00BB05FD"/>
    <w:rsid w:val="00BB42E0"/>
    <w:rsid w:val="00BC5318"/>
    <w:rsid w:val="00BD08B8"/>
    <w:rsid w:val="00BD262B"/>
    <w:rsid w:val="00BD2DCF"/>
    <w:rsid w:val="00BE0470"/>
    <w:rsid w:val="00BE364F"/>
    <w:rsid w:val="00BE4EE5"/>
    <w:rsid w:val="00BE55B3"/>
    <w:rsid w:val="00BE6C0D"/>
    <w:rsid w:val="00BF08AA"/>
    <w:rsid w:val="00BF23CE"/>
    <w:rsid w:val="00BF7339"/>
    <w:rsid w:val="00BF7D42"/>
    <w:rsid w:val="00BF7EA7"/>
    <w:rsid w:val="00C003E8"/>
    <w:rsid w:val="00C01E72"/>
    <w:rsid w:val="00C06081"/>
    <w:rsid w:val="00C1097D"/>
    <w:rsid w:val="00C1370E"/>
    <w:rsid w:val="00C164D6"/>
    <w:rsid w:val="00C2024B"/>
    <w:rsid w:val="00C2258F"/>
    <w:rsid w:val="00C3220D"/>
    <w:rsid w:val="00C3584A"/>
    <w:rsid w:val="00C359D0"/>
    <w:rsid w:val="00C379A8"/>
    <w:rsid w:val="00C37D07"/>
    <w:rsid w:val="00C42D71"/>
    <w:rsid w:val="00C43421"/>
    <w:rsid w:val="00C43FEC"/>
    <w:rsid w:val="00C62633"/>
    <w:rsid w:val="00C62FD9"/>
    <w:rsid w:val="00C65B43"/>
    <w:rsid w:val="00C81A6A"/>
    <w:rsid w:val="00C81D6E"/>
    <w:rsid w:val="00C83DAC"/>
    <w:rsid w:val="00C852A4"/>
    <w:rsid w:val="00C860FF"/>
    <w:rsid w:val="00C868C0"/>
    <w:rsid w:val="00C909A1"/>
    <w:rsid w:val="00C93AB9"/>
    <w:rsid w:val="00CA1128"/>
    <w:rsid w:val="00CA5234"/>
    <w:rsid w:val="00CA6007"/>
    <w:rsid w:val="00CB1F92"/>
    <w:rsid w:val="00CB42DF"/>
    <w:rsid w:val="00CC1912"/>
    <w:rsid w:val="00CD2689"/>
    <w:rsid w:val="00CD47FE"/>
    <w:rsid w:val="00CD589F"/>
    <w:rsid w:val="00CE14F4"/>
    <w:rsid w:val="00CE2038"/>
    <w:rsid w:val="00CE5123"/>
    <w:rsid w:val="00CE5F4C"/>
    <w:rsid w:val="00CE72F5"/>
    <w:rsid w:val="00CF34FE"/>
    <w:rsid w:val="00D00365"/>
    <w:rsid w:val="00D0144C"/>
    <w:rsid w:val="00D036CD"/>
    <w:rsid w:val="00D168CE"/>
    <w:rsid w:val="00D239EC"/>
    <w:rsid w:val="00D24395"/>
    <w:rsid w:val="00D24A6F"/>
    <w:rsid w:val="00D30834"/>
    <w:rsid w:val="00D30E64"/>
    <w:rsid w:val="00D3200E"/>
    <w:rsid w:val="00D3427C"/>
    <w:rsid w:val="00D3511B"/>
    <w:rsid w:val="00D41CEC"/>
    <w:rsid w:val="00D42E5A"/>
    <w:rsid w:val="00D4539E"/>
    <w:rsid w:val="00D53011"/>
    <w:rsid w:val="00D62E07"/>
    <w:rsid w:val="00D65B39"/>
    <w:rsid w:val="00D65CF4"/>
    <w:rsid w:val="00D67A29"/>
    <w:rsid w:val="00D76472"/>
    <w:rsid w:val="00D843EF"/>
    <w:rsid w:val="00D84C9E"/>
    <w:rsid w:val="00D902E4"/>
    <w:rsid w:val="00D90C6C"/>
    <w:rsid w:val="00D91022"/>
    <w:rsid w:val="00D91855"/>
    <w:rsid w:val="00D966F9"/>
    <w:rsid w:val="00D97A12"/>
    <w:rsid w:val="00D97CA0"/>
    <w:rsid w:val="00DA1B3A"/>
    <w:rsid w:val="00DA3D35"/>
    <w:rsid w:val="00DA42B0"/>
    <w:rsid w:val="00DA6D69"/>
    <w:rsid w:val="00DA7504"/>
    <w:rsid w:val="00DC00FC"/>
    <w:rsid w:val="00DC5B0B"/>
    <w:rsid w:val="00DD0179"/>
    <w:rsid w:val="00DD2C4B"/>
    <w:rsid w:val="00DD5B92"/>
    <w:rsid w:val="00DE5064"/>
    <w:rsid w:val="00DF103D"/>
    <w:rsid w:val="00DF5BAB"/>
    <w:rsid w:val="00E032B0"/>
    <w:rsid w:val="00E03581"/>
    <w:rsid w:val="00E134FC"/>
    <w:rsid w:val="00E135C0"/>
    <w:rsid w:val="00E17FF7"/>
    <w:rsid w:val="00E21E14"/>
    <w:rsid w:val="00E22119"/>
    <w:rsid w:val="00E22565"/>
    <w:rsid w:val="00E24023"/>
    <w:rsid w:val="00E25AF3"/>
    <w:rsid w:val="00E26584"/>
    <w:rsid w:val="00E307A8"/>
    <w:rsid w:val="00E31E94"/>
    <w:rsid w:val="00E34491"/>
    <w:rsid w:val="00E34949"/>
    <w:rsid w:val="00E352D7"/>
    <w:rsid w:val="00E40301"/>
    <w:rsid w:val="00E47C43"/>
    <w:rsid w:val="00E60FFE"/>
    <w:rsid w:val="00E62026"/>
    <w:rsid w:val="00E64866"/>
    <w:rsid w:val="00E657A4"/>
    <w:rsid w:val="00E65AFA"/>
    <w:rsid w:val="00E66C5B"/>
    <w:rsid w:val="00E71E98"/>
    <w:rsid w:val="00E83120"/>
    <w:rsid w:val="00E83F85"/>
    <w:rsid w:val="00E84147"/>
    <w:rsid w:val="00E84DB5"/>
    <w:rsid w:val="00E9373A"/>
    <w:rsid w:val="00EA11B5"/>
    <w:rsid w:val="00EA370C"/>
    <w:rsid w:val="00EA3E7E"/>
    <w:rsid w:val="00EB152E"/>
    <w:rsid w:val="00EB2689"/>
    <w:rsid w:val="00EB30D5"/>
    <w:rsid w:val="00EB5C95"/>
    <w:rsid w:val="00EB7467"/>
    <w:rsid w:val="00EC275B"/>
    <w:rsid w:val="00EC71F1"/>
    <w:rsid w:val="00EC76E5"/>
    <w:rsid w:val="00ED7B35"/>
    <w:rsid w:val="00EE5C60"/>
    <w:rsid w:val="00EE69BB"/>
    <w:rsid w:val="00EE7A97"/>
    <w:rsid w:val="00EF1761"/>
    <w:rsid w:val="00EF5D67"/>
    <w:rsid w:val="00EF5FDB"/>
    <w:rsid w:val="00EF7C36"/>
    <w:rsid w:val="00F00872"/>
    <w:rsid w:val="00F0311F"/>
    <w:rsid w:val="00F127EF"/>
    <w:rsid w:val="00F13199"/>
    <w:rsid w:val="00F15077"/>
    <w:rsid w:val="00F167CC"/>
    <w:rsid w:val="00F17692"/>
    <w:rsid w:val="00F2198D"/>
    <w:rsid w:val="00F22FAF"/>
    <w:rsid w:val="00F237AD"/>
    <w:rsid w:val="00F25676"/>
    <w:rsid w:val="00F325F5"/>
    <w:rsid w:val="00F33292"/>
    <w:rsid w:val="00F43659"/>
    <w:rsid w:val="00F53AD4"/>
    <w:rsid w:val="00F54046"/>
    <w:rsid w:val="00F56AEB"/>
    <w:rsid w:val="00F6087B"/>
    <w:rsid w:val="00F74512"/>
    <w:rsid w:val="00F74FC9"/>
    <w:rsid w:val="00F772FA"/>
    <w:rsid w:val="00F84093"/>
    <w:rsid w:val="00F925CA"/>
    <w:rsid w:val="00F96DF8"/>
    <w:rsid w:val="00FB324B"/>
    <w:rsid w:val="00FB771C"/>
    <w:rsid w:val="00FC5665"/>
    <w:rsid w:val="00FC711A"/>
    <w:rsid w:val="00FC7ED0"/>
    <w:rsid w:val="00FD200A"/>
    <w:rsid w:val="00FD460E"/>
    <w:rsid w:val="00FD53FC"/>
    <w:rsid w:val="00FD6C4B"/>
    <w:rsid w:val="00FD7E13"/>
    <w:rsid w:val="00FE3D54"/>
    <w:rsid w:val="00FF32E0"/>
    <w:rsid w:val="00FF3DD8"/>
    <w:rsid w:val="25088430"/>
    <w:rsid w:val="2AA0F03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s-ES" w:eastAsia="es-E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List Number 5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No List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79B8"/>
    <w:rPr>
      <w:sz w:val="24"/>
      <w:szCs w:val="24"/>
      <w:lang w:val="en-GB" w:eastAsia="es-ES_trad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4C0D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rsid w:val="002446D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2446D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411678"/>
    <w:pPr>
      <w:spacing w:before="100" w:beforeAutospacing="1" w:after="100" w:afterAutospacing="1"/>
    </w:pPr>
    <w:rPr>
      <w:rFonts w:eastAsiaTheme="minorEastAsia"/>
      <w:lang w:val="es-ES_tradnl"/>
    </w:rPr>
  </w:style>
  <w:style w:type="character" w:styleId="CommentReference">
    <w:name w:val="annotation reference"/>
    <w:basedOn w:val="DefaultParagraphFont"/>
    <w:semiHidden/>
    <w:unhideWhenUsed/>
    <w:rsid w:val="00017CE0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017CE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017CE0"/>
    <w:rPr>
      <w:lang w:eastAsia="es-ES_tradnl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017C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017CE0"/>
    <w:rPr>
      <w:b/>
      <w:bCs/>
      <w:lang w:eastAsia="es-ES_tradnl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06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420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95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60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2022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2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798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36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19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0575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772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7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9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874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121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4497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890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5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29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30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37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8981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429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9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02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357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3278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4884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8796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242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4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2806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93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604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221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074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5285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8704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815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939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0912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6006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84753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9016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2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04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80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899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7575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940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27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56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0664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2620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845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1B33158161B0AB498FE125CA9BCD6FC0" ma:contentTypeVersion="6" ma:contentTypeDescription="Crear nuevo documento." ma:contentTypeScope="" ma:versionID="1748a2c27dc3ffdb97025c31f2881f10">
  <xsd:schema xmlns:xsd="http://www.w3.org/2001/XMLSchema" xmlns:xs="http://www.w3.org/2001/XMLSchema" xmlns:p="http://schemas.microsoft.com/office/2006/metadata/properties" xmlns:ns2="5c36feb6-9ba6-457e-a9c2-0635d36ccd4d" targetNamespace="http://schemas.microsoft.com/office/2006/metadata/properties" ma:root="true" ma:fieldsID="9c1db63c6e3b40e235e634d5d2a63bfb" ns2:_="">
    <xsd:import namespace="5c36feb6-9ba6-457e-a9c2-0635d36ccd4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c36feb6-9ba6-457e-a9c2-0635d36ccd4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08EF9F3-132E-481B-9A61-ADC0A614F79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c36feb6-9ba6-457e-a9c2-0635d36ccd4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84E2D13-24C0-4115-8DE2-DD0BF0FF609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5B054A6-D817-4EC6-911F-9989CB19C055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B34543F-4195-4C98-A0C0-AC3919A392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669</Words>
  <Characters>37770</Characters>
  <Application>Microsoft Office Word</Application>
  <DocSecurity>0</DocSecurity>
  <Lines>314</Lines>
  <Paragraphs>76</Paragraphs>
  <ScaleCrop>false</ScaleCrop>
  <Company>UPV</Company>
  <LinksUpToDate>false</LinksUpToDate>
  <CharactersWithSpaces>3836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B</dc:creator>
  <cp:keywords/>
  <cp:lastModifiedBy>0012764</cp:lastModifiedBy>
  <cp:revision>4</cp:revision>
  <dcterms:created xsi:type="dcterms:W3CDTF">2020-01-30T16:08:00Z</dcterms:created>
  <dcterms:modified xsi:type="dcterms:W3CDTF">2020-02-03T0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toxins"/&gt;&lt;format class="21"/&gt;&lt;count citations="2" publications="2"/&gt;&lt;/info&gt;PAPERS2_INFO_END</vt:lpwstr>
  </property>
  <property fmtid="{D5CDD505-2E9C-101B-9397-08002B2CF9AE}" pid="3" name="ContentTypeId">
    <vt:lpwstr>0x0101001B33158161B0AB498FE125CA9BCD6FC0</vt:lpwstr>
  </property>
</Properties>
</file>